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6496"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xml:space="preserve">: Francisco Correia (Engº, </w:t>
      </w:r>
      <w:r w:rsidR="00B4451B" w:rsidRPr="00C81B86">
        <w:t>Glintt - Healthcare Solutions</w:t>
      </w:r>
      <w:r w:rsidR="00B4451B">
        <w:t>)</w:t>
      </w:r>
    </w:p>
    <w:p w:rsidR="00FA63B4" w:rsidRDefault="0042544A" w:rsidP="00BF1719">
      <w:pPr>
        <w:pStyle w:val="thesisdate"/>
        <w:sectPr w:rsidR="00FA63B4" w:rsidSect="00314E43">
          <w:footerReference w:type="first" r:id="rId9"/>
          <w:type w:val="continuous"/>
          <w:pgSz w:w="11905" w:h="16837"/>
          <w:pgMar w:top="1701" w:right="1701" w:bottom="1701" w:left="1701" w:header="1134" w:footer="1134" w:gutter="0"/>
          <w:cols w:space="720"/>
          <w:formProt w:val="0"/>
        </w:sectPr>
      </w:pPr>
      <w:r>
        <w:t>Junho</w:t>
      </w:r>
      <w:r w:rsidR="002B7B2B" w:rsidRPr="00173F88">
        <w:t xml:space="preserve"> de 2016</w:t>
      </w:r>
    </w:p>
    <w:p w:rsidR="00FA63B4" w:rsidRPr="00F644ED" w:rsidRDefault="00FA63B4" w:rsidP="00FA63B4">
      <w:pPr>
        <w:pStyle w:val="thesisdate"/>
        <w:rPr>
          <w:color w:val="000000" w:themeColor="text1"/>
        </w:rPr>
      </w:pPr>
      <w:r w:rsidRPr="00F644ED">
        <w:rPr>
          <w:rFonts w:ascii="Nimbus Sans L" w:hAnsi="Nimbus Sans L"/>
          <w:color w:val="000000" w:themeColor="text1"/>
        </w:rPr>
        <w:lastRenderedPageBreak/>
        <w:t>©</w:t>
      </w:r>
      <w:r w:rsidRPr="00F644ED">
        <w:rPr>
          <w:color w:val="000000" w:themeColor="text1"/>
        </w:rPr>
        <w:t xml:space="preserve"> João de Sá Balão Calisto Correia, 2016</w:t>
      </w:r>
    </w:p>
    <w:p w:rsidR="00FA63B4" w:rsidRPr="00F644ED" w:rsidRDefault="00FA63B4" w:rsidP="00FA63B4">
      <w:pPr>
        <w:pStyle w:val="Ttulo2"/>
        <w:rPr>
          <w:color w:val="000000" w:themeColor="text1"/>
        </w:rPr>
      </w:pPr>
      <w:r w:rsidRPr="00F644ED">
        <w:rPr>
          <w:color w:val="000000" w:themeColor="text1"/>
        </w:rPr>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FA63B4" w:rsidRDefault="00FA63B4" w:rsidP="00FA63B4">
      <w:pPr>
        <w:pStyle w:val="committeedegree"/>
      </w:pPr>
      <w:r w:rsidRPr="00F644ED">
        <w:rPr>
          <w:color w:val="000000" w:themeColor="text1"/>
        </w:rPr>
        <w:t>Mestrado Integrado em Engenharia Informática e Computação</w:t>
      </w: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7B69EC" w:rsidRDefault="00FA63B4" w:rsidP="00FA63B4">
      <w:pPr>
        <w:pStyle w:val="thesisdate"/>
        <w:sectPr w:rsidR="007B69EC" w:rsidSect="00FA63B4">
          <w:type w:val="oddPage"/>
          <w:pgSz w:w="11905" w:h="16837"/>
          <w:pgMar w:top="1701" w:right="1701" w:bottom="1701" w:left="1701" w:header="1134" w:footer="1134" w:gutter="0"/>
          <w:cols w:space="720"/>
          <w:formProt w:val="0"/>
        </w:sectPr>
      </w:pPr>
      <w:r>
        <w:t>Junho de 2016</w:t>
      </w: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664898">
        <w:rPr>
          <w:rStyle w:val="english"/>
        </w:rPr>
        <w:t>.</w:t>
      </w:r>
      <w:r w:rsidR="00BF1719">
        <w:rPr>
          <w:rStyle w:val="english"/>
        </w:rPr>
        <w:br w:type="page"/>
      </w:r>
    </w:p>
    <w:p w:rsidR="00BF1719" w:rsidRPr="00AE166A" w:rsidRDefault="00BF1719" w:rsidP="00BF1719">
      <w:pPr>
        <w:ind w:firstLine="0"/>
        <w:rPr>
          <w:lang w:val="en-US"/>
        </w:rPr>
        <w:sectPr w:rsidR="00BF1719" w:rsidRPr="00AE166A" w:rsidSect="00314E43">
          <w:type w:val="oddPage"/>
          <w:pgSz w:w="11905" w:h="16837"/>
          <w:pgMar w:top="1701" w:right="1701" w:bottom="1701" w:left="1701" w:header="1134" w:footer="1134" w:gutter="0"/>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Glintt,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O Eng.º Rui pelo apoio no estudo da base de dados da Glintt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r w:rsidRPr="001B375B">
        <w:rPr>
          <w:rStyle w:val="english"/>
          <w:i/>
          <w:color w:val="000000" w:themeColor="text1"/>
          <w:lang w:val="pt-PT"/>
        </w:rPr>
        <w:t>EHRServer</w:t>
      </w:r>
      <w:r>
        <w:rPr>
          <w:rStyle w:val="english"/>
          <w:color w:val="000000" w:themeColor="text1"/>
          <w:lang w:val="pt-PT"/>
        </w:rPr>
        <w:t xml:space="preserve">, Pablo Pazos, pelo apoio no estudo do EHR, na construção dos arquétipos, </w:t>
      </w:r>
      <w:r w:rsidRPr="001B375B">
        <w:rPr>
          <w:rStyle w:val="english"/>
          <w:i/>
          <w:color w:val="000000" w:themeColor="text1"/>
          <w:lang w:val="pt-PT"/>
        </w:rPr>
        <w:t>templates</w:t>
      </w:r>
      <w:r>
        <w:rPr>
          <w:rStyle w:val="english"/>
          <w:color w:val="000000" w:themeColor="text1"/>
          <w:lang w:val="pt-PT"/>
        </w:rPr>
        <w:t xml:space="preserve"> e xml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314E43">
          <w:type w:val="oddPage"/>
          <w:pgSz w:w="11905" w:h="16837"/>
          <w:pgMar w:top="1701" w:right="1701" w:bottom="1701" w:left="1701" w:header="1134" w:footer="1134" w:gutter="0"/>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1F0E07" w:rsidRDefault="000F0EC2" w:rsidP="00912353">
      <w:pPr>
        <w:jc w:val="right"/>
        <w:rPr>
          <w:rStyle w:val="english"/>
          <w:sz w:val="28"/>
          <w:szCs w:val="28"/>
        </w:rPr>
      </w:pPr>
      <w:r w:rsidRPr="001F0E07">
        <w:rPr>
          <w:rStyle w:val="english"/>
          <w:sz w:val="28"/>
          <w:szCs w:val="28"/>
        </w:rPr>
        <w:t xml:space="preserve">― </w:t>
      </w:r>
      <w:r w:rsidR="001F0E07" w:rsidRPr="001F0E07">
        <w:rPr>
          <w:rStyle w:val="english"/>
          <w:sz w:val="28"/>
          <w:szCs w:val="28"/>
        </w:rPr>
        <w:t>Aristóteles</w:t>
      </w:r>
    </w:p>
    <w:p w:rsidR="004B7590" w:rsidRPr="00912353" w:rsidRDefault="004B7590" w:rsidP="00321FA1">
      <w:pPr>
        <w:rPr>
          <w:lang w:val="en-GB"/>
        </w:rPr>
      </w:pPr>
    </w:p>
    <w:p w:rsidR="00D14525" w:rsidRPr="00912353" w:rsidRDefault="00D14525" w:rsidP="00632912">
      <w:pPr>
        <w:ind w:firstLine="0"/>
        <w:rPr>
          <w:lang w:val="en-GB"/>
        </w:rPr>
        <w:sectPr w:rsidR="00D14525" w:rsidRPr="00912353"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Cabealhodondice"/>
            <w:jc w:val="both"/>
            <w:rPr>
              <w:rFonts w:ascii="Times New Roman" w:hAnsi="Times New Roman" w:cs="Times New Roman"/>
              <w:b/>
              <w:sz w:val="48"/>
              <w:szCs w:val="48"/>
            </w:rPr>
          </w:pPr>
        </w:p>
        <w:p w:rsidR="00A335A2"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469725" w:history="1">
            <w:r w:rsidR="00A335A2" w:rsidRPr="007505C0">
              <w:rPr>
                <w:rStyle w:val="Hiperligao"/>
                <w:noProof/>
              </w:rPr>
              <w:t>Introdução</w:t>
            </w:r>
            <w:r w:rsidR="00A335A2">
              <w:rPr>
                <w:noProof/>
                <w:webHidden/>
              </w:rPr>
              <w:tab/>
            </w:r>
            <w:r w:rsidR="00A335A2">
              <w:rPr>
                <w:noProof/>
                <w:webHidden/>
              </w:rPr>
              <w:fldChar w:fldCharType="begin"/>
            </w:r>
            <w:r w:rsidR="00A335A2">
              <w:rPr>
                <w:noProof/>
                <w:webHidden/>
              </w:rPr>
              <w:instrText xml:space="preserve"> PAGEREF _Toc454469725 \h </w:instrText>
            </w:r>
            <w:r w:rsidR="00A335A2">
              <w:rPr>
                <w:noProof/>
                <w:webHidden/>
              </w:rPr>
            </w:r>
            <w:r w:rsidR="00A335A2">
              <w:rPr>
                <w:noProof/>
                <w:webHidden/>
              </w:rPr>
              <w:fldChar w:fldCharType="separate"/>
            </w:r>
            <w:r w:rsidR="004E4E66">
              <w:rPr>
                <w:noProof/>
                <w:webHidden/>
              </w:rPr>
              <w:t>1</w:t>
            </w:r>
            <w:r w:rsidR="00A335A2">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26" w:history="1">
            <w:r w:rsidRPr="007505C0">
              <w:rPr>
                <w:rStyle w:val="Hiperligao"/>
                <w:noProof/>
              </w:rPr>
              <w:t>1.1</w:t>
            </w:r>
            <w:r>
              <w:rPr>
                <w:rFonts w:asciiTheme="minorHAnsi" w:eastAsiaTheme="minorEastAsia" w:hAnsiTheme="minorHAnsi" w:cstheme="minorBidi"/>
                <w:noProof/>
                <w:szCs w:val="22"/>
                <w:lang w:eastAsia="pt-PT"/>
              </w:rPr>
              <w:tab/>
            </w:r>
            <w:r w:rsidRPr="007505C0">
              <w:rPr>
                <w:rStyle w:val="Hiperligao"/>
                <w:noProof/>
              </w:rPr>
              <w:t>Contexto/Enquadramento</w:t>
            </w:r>
            <w:r>
              <w:rPr>
                <w:noProof/>
                <w:webHidden/>
              </w:rPr>
              <w:tab/>
            </w:r>
            <w:r>
              <w:rPr>
                <w:noProof/>
                <w:webHidden/>
              </w:rPr>
              <w:fldChar w:fldCharType="begin"/>
            </w:r>
            <w:r>
              <w:rPr>
                <w:noProof/>
                <w:webHidden/>
              </w:rPr>
              <w:instrText xml:space="preserve"> PAGEREF _Toc454469726 \h </w:instrText>
            </w:r>
            <w:r>
              <w:rPr>
                <w:noProof/>
                <w:webHidden/>
              </w:rPr>
            </w:r>
            <w:r>
              <w:rPr>
                <w:noProof/>
                <w:webHidden/>
              </w:rPr>
              <w:fldChar w:fldCharType="separate"/>
            </w:r>
            <w:r w:rsidR="004E4E66">
              <w:rPr>
                <w:noProof/>
                <w:webHidden/>
              </w:rPr>
              <w:t>1</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27" w:history="1">
            <w:r w:rsidRPr="007505C0">
              <w:rPr>
                <w:rStyle w:val="Hiperligao"/>
                <w:noProof/>
              </w:rPr>
              <w:t>1.2</w:t>
            </w:r>
            <w:r>
              <w:rPr>
                <w:rFonts w:asciiTheme="minorHAnsi" w:eastAsiaTheme="minorEastAsia" w:hAnsiTheme="minorHAnsi" w:cstheme="minorBidi"/>
                <w:noProof/>
                <w:szCs w:val="22"/>
                <w:lang w:eastAsia="pt-PT"/>
              </w:rPr>
              <w:tab/>
            </w:r>
            <w:r w:rsidRPr="007505C0">
              <w:rPr>
                <w:rStyle w:val="Hiperligao"/>
                <w:noProof/>
              </w:rPr>
              <w:t>Motivação e Objetivos</w:t>
            </w:r>
            <w:r>
              <w:rPr>
                <w:noProof/>
                <w:webHidden/>
              </w:rPr>
              <w:tab/>
            </w:r>
            <w:r>
              <w:rPr>
                <w:noProof/>
                <w:webHidden/>
              </w:rPr>
              <w:fldChar w:fldCharType="begin"/>
            </w:r>
            <w:r>
              <w:rPr>
                <w:noProof/>
                <w:webHidden/>
              </w:rPr>
              <w:instrText xml:space="preserve"> PAGEREF _Toc454469727 \h </w:instrText>
            </w:r>
            <w:r>
              <w:rPr>
                <w:noProof/>
                <w:webHidden/>
              </w:rPr>
            </w:r>
            <w:r>
              <w:rPr>
                <w:noProof/>
                <w:webHidden/>
              </w:rPr>
              <w:fldChar w:fldCharType="separate"/>
            </w:r>
            <w:r w:rsidR="004E4E66">
              <w:rPr>
                <w:noProof/>
                <w:webHidden/>
              </w:rPr>
              <w:t>2</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28" w:history="1">
            <w:r w:rsidRPr="007505C0">
              <w:rPr>
                <w:rStyle w:val="Hiperligao"/>
                <w:noProof/>
              </w:rPr>
              <w:t>1.3</w:t>
            </w:r>
            <w:r>
              <w:rPr>
                <w:rFonts w:asciiTheme="minorHAnsi" w:eastAsiaTheme="minorEastAsia" w:hAnsiTheme="minorHAnsi" w:cstheme="minorBidi"/>
                <w:noProof/>
                <w:szCs w:val="22"/>
                <w:lang w:eastAsia="pt-PT"/>
              </w:rPr>
              <w:tab/>
            </w:r>
            <w:r w:rsidRPr="007505C0">
              <w:rPr>
                <w:rStyle w:val="Hiperligao"/>
                <w:noProof/>
              </w:rPr>
              <w:t>Estrutura do Relatório</w:t>
            </w:r>
            <w:r>
              <w:rPr>
                <w:noProof/>
                <w:webHidden/>
              </w:rPr>
              <w:tab/>
            </w:r>
            <w:r>
              <w:rPr>
                <w:noProof/>
                <w:webHidden/>
              </w:rPr>
              <w:fldChar w:fldCharType="begin"/>
            </w:r>
            <w:r>
              <w:rPr>
                <w:noProof/>
                <w:webHidden/>
              </w:rPr>
              <w:instrText xml:space="preserve"> PAGEREF _Toc454469728 \h </w:instrText>
            </w:r>
            <w:r>
              <w:rPr>
                <w:noProof/>
                <w:webHidden/>
              </w:rPr>
            </w:r>
            <w:r>
              <w:rPr>
                <w:noProof/>
                <w:webHidden/>
              </w:rPr>
              <w:fldChar w:fldCharType="separate"/>
            </w:r>
            <w:r w:rsidR="004E4E66">
              <w:rPr>
                <w:noProof/>
                <w:webHidden/>
              </w:rPr>
              <w:t>2</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29" w:history="1">
            <w:r w:rsidRPr="007505C0">
              <w:rPr>
                <w:rStyle w:val="Hiperligao"/>
                <w:noProof/>
              </w:rPr>
              <w:t>Revisão Bibliográfica</w:t>
            </w:r>
            <w:r>
              <w:rPr>
                <w:noProof/>
                <w:webHidden/>
              </w:rPr>
              <w:tab/>
            </w:r>
            <w:r>
              <w:rPr>
                <w:noProof/>
                <w:webHidden/>
              </w:rPr>
              <w:fldChar w:fldCharType="begin"/>
            </w:r>
            <w:r>
              <w:rPr>
                <w:noProof/>
                <w:webHidden/>
              </w:rPr>
              <w:instrText xml:space="preserve"> PAGEREF _Toc454469729 \h </w:instrText>
            </w:r>
            <w:r>
              <w:rPr>
                <w:noProof/>
                <w:webHidden/>
              </w:rPr>
            </w:r>
            <w:r>
              <w:rPr>
                <w:noProof/>
                <w:webHidden/>
              </w:rPr>
              <w:fldChar w:fldCharType="separate"/>
            </w:r>
            <w:r w:rsidR="004E4E66">
              <w:rPr>
                <w:noProof/>
                <w:webHidden/>
              </w:rPr>
              <w:t>5</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30" w:history="1">
            <w:r w:rsidRPr="007505C0">
              <w:rPr>
                <w:rStyle w:val="Hiperligao"/>
                <w:noProof/>
              </w:rPr>
              <w:t>2.1</w:t>
            </w:r>
            <w:r>
              <w:rPr>
                <w:rFonts w:asciiTheme="minorHAnsi" w:eastAsiaTheme="minorEastAsia" w:hAnsiTheme="minorHAnsi" w:cstheme="minorBidi"/>
                <w:noProof/>
                <w:szCs w:val="22"/>
                <w:lang w:eastAsia="pt-PT"/>
              </w:rPr>
              <w:tab/>
            </w:r>
            <w:r w:rsidRPr="007505C0">
              <w:rPr>
                <w:rStyle w:val="Hiperligao"/>
                <w:noProof/>
              </w:rPr>
              <w:t>Introdução</w:t>
            </w:r>
            <w:r>
              <w:rPr>
                <w:noProof/>
                <w:webHidden/>
              </w:rPr>
              <w:tab/>
            </w:r>
            <w:r>
              <w:rPr>
                <w:noProof/>
                <w:webHidden/>
              </w:rPr>
              <w:fldChar w:fldCharType="begin"/>
            </w:r>
            <w:r>
              <w:rPr>
                <w:noProof/>
                <w:webHidden/>
              </w:rPr>
              <w:instrText xml:space="preserve"> PAGEREF _Toc454469730 \h </w:instrText>
            </w:r>
            <w:r>
              <w:rPr>
                <w:noProof/>
                <w:webHidden/>
              </w:rPr>
            </w:r>
            <w:r>
              <w:rPr>
                <w:noProof/>
                <w:webHidden/>
              </w:rPr>
              <w:fldChar w:fldCharType="separate"/>
            </w:r>
            <w:r w:rsidR="004E4E66">
              <w:rPr>
                <w:noProof/>
                <w:webHidden/>
              </w:rPr>
              <w:t>5</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31" w:history="1">
            <w:r w:rsidRPr="007505C0">
              <w:rPr>
                <w:rStyle w:val="Hiperligao"/>
                <w:noProof/>
              </w:rPr>
              <w:t>2.2</w:t>
            </w:r>
            <w:r>
              <w:rPr>
                <w:rFonts w:asciiTheme="minorHAnsi" w:eastAsiaTheme="minorEastAsia" w:hAnsiTheme="minorHAnsi" w:cstheme="minorBidi"/>
                <w:noProof/>
                <w:szCs w:val="22"/>
                <w:lang w:eastAsia="pt-PT"/>
              </w:rPr>
              <w:tab/>
            </w:r>
            <w:r w:rsidRPr="007505C0">
              <w:rPr>
                <w:rStyle w:val="Hiperligao"/>
                <w:noProof/>
              </w:rPr>
              <w:t>Recuperação de Informação</w:t>
            </w:r>
            <w:r>
              <w:rPr>
                <w:noProof/>
                <w:webHidden/>
              </w:rPr>
              <w:tab/>
            </w:r>
            <w:r>
              <w:rPr>
                <w:noProof/>
                <w:webHidden/>
              </w:rPr>
              <w:fldChar w:fldCharType="begin"/>
            </w:r>
            <w:r>
              <w:rPr>
                <w:noProof/>
                <w:webHidden/>
              </w:rPr>
              <w:instrText xml:space="preserve"> PAGEREF _Toc454469731 \h </w:instrText>
            </w:r>
            <w:r>
              <w:rPr>
                <w:noProof/>
                <w:webHidden/>
              </w:rPr>
            </w:r>
            <w:r>
              <w:rPr>
                <w:noProof/>
                <w:webHidden/>
              </w:rPr>
              <w:fldChar w:fldCharType="separate"/>
            </w:r>
            <w:r w:rsidR="004E4E66">
              <w:rPr>
                <w:noProof/>
                <w:webHidden/>
              </w:rPr>
              <w:t>6</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2" w:history="1">
            <w:r w:rsidRPr="007505C0">
              <w:rPr>
                <w:rStyle w:val="Hiperligao"/>
                <w:noProof/>
              </w:rPr>
              <w:t>2.2.1</w:t>
            </w:r>
            <w:r>
              <w:rPr>
                <w:rFonts w:asciiTheme="minorHAnsi" w:eastAsiaTheme="minorEastAsia" w:hAnsiTheme="minorHAnsi" w:cstheme="minorBidi"/>
                <w:noProof/>
                <w:szCs w:val="22"/>
                <w:lang w:eastAsia="pt-PT"/>
              </w:rPr>
              <w:tab/>
            </w:r>
            <w:r w:rsidRPr="007505C0">
              <w:rPr>
                <w:rStyle w:val="Hiperligao"/>
                <w:noProof/>
              </w:rPr>
              <w:t>Modelos Clássicos</w:t>
            </w:r>
            <w:r>
              <w:rPr>
                <w:noProof/>
                <w:webHidden/>
              </w:rPr>
              <w:tab/>
            </w:r>
            <w:r>
              <w:rPr>
                <w:noProof/>
                <w:webHidden/>
              </w:rPr>
              <w:fldChar w:fldCharType="begin"/>
            </w:r>
            <w:r>
              <w:rPr>
                <w:noProof/>
                <w:webHidden/>
              </w:rPr>
              <w:instrText xml:space="preserve"> PAGEREF _Toc454469732 \h </w:instrText>
            </w:r>
            <w:r>
              <w:rPr>
                <w:noProof/>
                <w:webHidden/>
              </w:rPr>
            </w:r>
            <w:r>
              <w:rPr>
                <w:noProof/>
                <w:webHidden/>
              </w:rPr>
              <w:fldChar w:fldCharType="separate"/>
            </w:r>
            <w:r w:rsidR="004E4E66">
              <w:rPr>
                <w:noProof/>
                <w:webHidden/>
              </w:rPr>
              <w:t>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3" w:history="1">
            <w:r w:rsidRPr="007505C0">
              <w:rPr>
                <w:rStyle w:val="Hiperligao"/>
                <w:noProof/>
              </w:rPr>
              <w:t>2.2.2</w:t>
            </w:r>
            <w:r>
              <w:rPr>
                <w:rFonts w:asciiTheme="minorHAnsi" w:eastAsiaTheme="minorEastAsia" w:hAnsiTheme="minorHAnsi" w:cstheme="minorBidi"/>
                <w:noProof/>
                <w:szCs w:val="22"/>
                <w:lang w:eastAsia="pt-PT"/>
              </w:rPr>
              <w:tab/>
            </w:r>
            <w:r w:rsidRPr="007505C0">
              <w:rPr>
                <w:rStyle w:val="Hiperligao"/>
                <w:noProof/>
              </w:rPr>
              <w:t>Modelos Estruturados</w:t>
            </w:r>
            <w:r>
              <w:rPr>
                <w:noProof/>
                <w:webHidden/>
              </w:rPr>
              <w:tab/>
            </w:r>
            <w:r>
              <w:rPr>
                <w:noProof/>
                <w:webHidden/>
              </w:rPr>
              <w:fldChar w:fldCharType="begin"/>
            </w:r>
            <w:r>
              <w:rPr>
                <w:noProof/>
                <w:webHidden/>
              </w:rPr>
              <w:instrText xml:space="preserve"> PAGEREF _Toc454469733 \h </w:instrText>
            </w:r>
            <w:r>
              <w:rPr>
                <w:noProof/>
                <w:webHidden/>
              </w:rPr>
            </w:r>
            <w:r>
              <w:rPr>
                <w:noProof/>
                <w:webHidden/>
              </w:rPr>
              <w:fldChar w:fldCharType="separate"/>
            </w:r>
            <w:r w:rsidR="004E4E66">
              <w:rPr>
                <w:noProof/>
                <w:webHidden/>
              </w:rPr>
              <w:t>8</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34" w:history="1">
            <w:r w:rsidRPr="007505C0">
              <w:rPr>
                <w:rStyle w:val="Hiperligao"/>
                <w:noProof/>
              </w:rPr>
              <w:t>2.3</w:t>
            </w:r>
            <w:r>
              <w:rPr>
                <w:rFonts w:asciiTheme="minorHAnsi" w:eastAsiaTheme="minorEastAsia" w:hAnsiTheme="minorHAnsi" w:cstheme="minorBidi"/>
                <w:noProof/>
                <w:szCs w:val="22"/>
                <w:lang w:eastAsia="pt-PT"/>
              </w:rPr>
              <w:tab/>
            </w:r>
            <w:r w:rsidRPr="007505C0">
              <w:rPr>
                <w:rStyle w:val="Hiperligao"/>
                <w:noProof/>
              </w:rPr>
              <w:t>Indexação</w:t>
            </w:r>
            <w:r>
              <w:rPr>
                <w:noProof/>
                <w:webHidden/>
              </w:rPr>
              <w:tab/>
            </w:r>
            <w:r>
              <w:rPr>
                <w:noProof/>
                <w:webHidden/>
              </w:rPr>
              <w:fldChar w:fldCharType="begin"/>
            </w:r>
            <w:r>
              <w:rPr>
                <w:noProof/>
                <w:webHidden/>
              </w:rPr>
              <w:instrText xml:space="preserve"> PAGEREF _Toc454469734 \h </w:instrText>
            </w:r>
            <w:r>
              <w:rPr>
                <w:noProof/>
                <w:webHidden/>
              </w:rPr>
            </w:r>
            <w:r>
              <w:rPr>
                <w:noProof/>
                <w:webHidden/>
              </w:rPr>
              <w:fldChar w:fldCharType="separate"/>
            </w:r>
            <w:r w:rsidR="004E4E66">
              <w:rPr>
                <w:noProof/>
                <w:webHidden/>
              </w:rPr>
              <w:t>9</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5" w:history="1">
            <w:r w:rsidRPr="007505C0">
              <w:rPr>
                <w:rStyle w:val="Hiperligao"/>
                <w:noProof/>
              </w:rPr>
              <w:t>2.3.2</w:t>
            </w:r>
            <w:r>
              <w:rPr>
                <w:rFonts w:asciiTheme="minorHAnsi" w:eastAsiaTheme="minorEastAsia" w:hAnsiTheme="minorHAnsi" w:cstheme="minorBidi"/>
                <w:noProof/>
                <w:szCs w:val="22"/>
                <w:lang w:eastAsia="pt-PT"/>
              </w:rPr>
              <w:tab/>
            </w:r>
            <w:r w:rsidRPr="007505C0">
              <w:rPr>
                <w:rStyle w:val="Hiperligao"/>
                <w:noProof/>
              </w:rPr>
              <w:t>Apache Lucene</w:t>
            </w:r>
            <w:r>
              <w:rPr>
                <w:noProof/>
                <w:webHidden/>
              </w:rPr>
              <w:tab/>
            </w:r>
            <w:r>
              <w:rPr>
                <w:noProof/>
                <w:webHidden/>
              </w:rPr>
              <w:fldChar w:fldCharType="begin"/>
            </w:r>
            <w:r>
              <w:rPr>
                <w:noProof/>
                <w:webHidden/>
              </w:rPr>
              <w:instrText xml:space="preserve"> PAGEREF _Toc454469735 \h </w:instrText>
            </w:r>
            <w:r>
              <w:rPr>
                <w:noProof/>
                <w:webHidden/>
              </w:rPr>
            </w:r>
            <w:r>
              <w:rPr>
                <w:noProof/>
                <w:webHidden/>
              </w:rPr>
              <w:fldChar w:fldCharType="separate"/>
            </w:r>
            <w:r w:rsidR="004E4E66">
              <w:rPr>
                <w:noProof/>
                <w:webHidden/>
              </w:rPr>
              <w:t>10</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6" w:history="1">
            <w:r w:rsidRPr="007505C0">
              <w:rPr>
                <w:rStyle w:val="Hiperligao"/>
                <w:noProof/>
              </w:rPr>
              <w:t>2.3.3</w:t>
            </w:r>
            <w:r>
              <w:rPr>
                <w:rFonts w:asciiTheme="minorHAnsi" w:eastAsiaTheme="minorEastAsia" w:hAnsiTheme="minorHAnsi" w:cstheme="minorBidi"/>
                <w:noProof/>
                <w:szCs w:val="22"/>
                <w:lang w:eastAsia="pt-PT"/>
              </w:rPr>
              <w:tab/>
            </w:r>
            <w:r w:rsidRPr="007505C0">
              <w:rPr>
                <w:rStyle w:val="Hiperligao"/>
                <w:noProof/>
              </w:rPr>
              <w:t>Apache Solr</w:t>
            </w:r>
            <w:r>
              <w:rPr>
                <w:noProof/>
                <w:webHidden/>
              </w:rPr>
              <w:tab/>
            </w:r>
            <w:r>
              <w:rPr>
                <w:noProof/>
                <w:webHidden/>
              </w:rPr>
              <w:fldChar w:fldCharType="begin"/>
            </w:r>
            <w:r>
              <w:rPr>
                <w:noProof/>
                <w:webHidden/>
              </w:rPr>
              <w:instrText xml:space="preserve"> PAGEREF _Toc454469736 \h </w:instrText>
            </w:r>
            <w:r>
              <w:rPr>
                <w:noProof/>
                <w:webHidden/>
              </w:rPr>
            </w:r>
            <w:r>
              <w:rPr>
                <w:noProof/>
                <w:webHidden/>
              </w:rPr>
              <w:fldChar w:fldCharType="separate"/>
            </w:r>
            <w:r w:rsidR="004E4E66">
              <w:rPr>
                <w:noProof/>
                <w:webHidden/>
              </w:rPr>
              <w:t>12</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7" w:history="1">
            <w:r w:rsidRPr="007505C0">
              <w:rPr>
                <w:rStyle w:val="Hiperligao"/>
                <w:noProof/>
              </w:rPr>
              <w:t>2.3.4</w:t>
            </w:r>
            <w:r>
              <w:rPr>
                <w:rFonts w:asciiTheme="minorHAnsi" w:eastAsiaTheme="minorEastAsia" w:hAnsiTheme="minorHAnsi" w:cstheme="minorBidi"/>
                <w:noProof/>
                <w:szCs w:val="22"/>
                <w:lang w:eastAsia="pt-PT"/>
              </w:rPr>
              <w:tab/>
            </w:r>
            <w:r w:rsidRPr="007505C0">
              <w:rPr>
                <w:rStyle w:val="Hiperligao"/>
                <w:noProof/>
              </w:rPr>
              <w:t>ElasticSearch</w:t>
            </w:r>
            <w:r>
              <w:rPr>
                <w:noProof/>
                <w:webHidden/>
              </w:rPr>
              <w:tab/>
            </w:r>
            <w:r>
              <w:rPr>
                <w:noProof/>
                <w:webHidden/>
              </w:rPr>
              <w:fldChar w:fldCharType="begin"/>
            </w:r>
            <w:r>
              <w:rPr>
                <w:noProof/>
                <w:webHidden/>
              </w:rPr>
              <w:instrText xml:space="preserve"> PAGEREF _Toc454469737 \h </w:instrText>
            </w:r>
            <w:r>
              <w:rPr>
                <w:noProof/>
                <w:webHidden/>
              </w:rPr>
            </w:r>
            <w:r>
              <w:rPr>
                <w:noProof/>
                <w:webHidden/>
              </w:rPr>
              <w:fldChar w:fldCharType="separate"/>
            </w:r>
            <w:r w:rsidR="004E4E66">
              <w:rPr>
                <w:noProof/>
                <w:webHidden/>
              </w:rPr>
              <w:t>13</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8" w:history="1">
            <w:r w:rsidRPr="007505C0">
              <w:rPr>
                <w:rStyle w:val="Hiperligao"/>
                <w:noProof/>
              </w:rPr>
              <w:t>2.3.5</w:t>
            </w:r>
            <w:r>
              <w:rPr>
                <w:rFonts w:asciiTheme="minorHAnsi" w:eastAsiaTheme="minorEastAsia" w:hAnsiTheme="minorHAnsi" w:cstheme="minorBidi"/>
                <w:noProof/>
                <w:szCs w:val="22"/>
                <w:lang w:eastAsia="pt-PT"/>
              </w:rPr>
              <w:tab/>
            </w:r>
            <w:r w:rsidRPr="007505C0">
              <w:rPr>
                <w:rStyle w:val="Hiperligao"/>
                <w:noProof/>
              </w:rPr>
              <w:t>Sphinx Search</w:t>
            </w:r>
            <w:r>
              <w:rPr>
                <w:noProof/>
                <w:webHidden/>
              </w:rPr>
              <w:tab/>
            </w:r>
            <w:r>
              <w:rPr>
                <w:noProof/>
                <w:webHidden/>
              </w:rPr>
              <w:fldChar w:fldCharType="begin"/>
            </w:r>
            <w:r>
              <w:rPr>
                <w:noProof/>
                <w:webHidden/>
              </w:rPr>
              <w:instrText xml:space="preserve"> PAGEREF _Toc454469738 \h </w:instrText>
            </w:r>
            <w:r>
              <w:rPr>
                <w:noProof/>
                <w:webHidden/>
              </w:rPr>
            </w:r>
            <w:r>
              <w:rPr>
                <w:noProof/>
                <w:webHidden/>
              </w:rPr>
              <w:fldChar w:fldCharType="separate"/>
            </w:r>
            <w:r w:rsidR="004E4E66">
              <w:rPr>
                <w:noProof/>
                <w:webHidden/>
              </w:rPr>
              <w:t>13</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39" w:history="1">
            <w:r w:rsidRPr="007505C0">
              <w:rPr>
                <w:rStyle w:val="Hiperligao"/>
                <w:noProof/>
              </w:rPr>
              <w:t>2.3.6</w:t>
            </w:r>
            <w:r>
              <w:rPr>
                <w:rFonts w:asciiTheme="minorHAnsi" w:eastAsiaTheme="minorEastAsia" w:hAnsiTheme="minorHAnsi" w:cstheme="minorBidi"/>
                <w:noProof/>
                <w:szCs w:val="22"/>
                <w:lang w:eastAsia="pt-PT"/>
              </w:rPr>
              <w:tab/>
            </w:r>
            <w:r w:rsidRPr="007505C0">
              <w:rPr>
                <w:rStyle w:val="Hiperligao"/>
                <w:noProof/>
              </w:rPr>
              <w:t>Análise Tecnológica</w:t>
            </w:r>
            <w:r>
              <w:rPr>
                <w:noProof/>
                <w:webHidden/>
              </w:rPr>
              <w:tab/>
            </w:r>
            <w:r>
              <w:rPr>
                <w:noProof/>
                <w:webHidden/>
              </w:rPr>
              <w:fldChar w:fldCharType="begin"/>
            </w:r>
            <w:r>
              <w:rPr>
                <w:noProof/>
                <w:webHidden/>
              </w:rPr>
              <w:instrText xml:space="preserve"> PAGEREF _Toc454469739 \h </w:instrText>
            </w:r>
            <w:r>
              <w:rPr>
                <w:noProof/>
                <w:webHidden/>
              </w:rPr>
            </w:r>
            <w:r>
              <w:rPr>
                <w:noProof/>
                <w:webHidden/>
              </w:rPr>
              <w:fldChar w:fldCharType="separate"/>
            </w:r>
            <w:r w:rsidR="004E4E66">
              <w:rPr>
                <w:noProof/>
                <w:webHidden/>
              </w:rPr>
              <w:t>15</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40" w:history="1">
            <w:r w:rsidRPr="007505C0">
              <w:rPr>
                <w:rStyle w:val="Hiperligao"/>
                <w:noProof/>
              </w:rPr>
              <w:t>2.4</w:t>
            </w:r>
            <w:r>
              <w:rPr>
                <w:rFonts w:asciiTheme="minorHAnsi" w:eastAsiaTheme="minorEastAsia" w:hAnsiTheme="minorHAnsi" w:cstheme="minorBidi"/>
                <w:noProof/>
                <w:szCs w:val="22"/>
                <w:lang w:eastAsia="pt-PT"/>
              </w:rPr>
              <w:tab/>
            </w:r>
            <w:r w:rsidRPr="007505C0">
              <w:rPr>
                <w:rStyle w:val="Hiperligao"/>
                <w:noProof/>
              </w:rPr>
              <w:t>Classificação</w:t>
            </w:r>
            <w:r>
              <w:rPr>
                <w:noProof/>
                <w:webHidden/>
              </w:rPr>
              <w:tab/>
            </w:r>
            <w:r>
              <w:rPr>
                <w:noProof/>
                <w:webHidden/>
              </w:rPr>
              <w:fldChar w:fldCharType="begin"/>
            </w:r>
            <w:r>
              <w:rPr>
                <w:noProof/>
                <w:webHidden/>
              </w:rPr>
              <w:instrText xml:space="preserve"> PAGEREF _Toc454469740 \h </w:instrText>
            </w:r>
            <w:r>
              <w:rPr>
                <w:noProof/>
                <w:webHidden/>
              </w:rPr>
            </w:r>
            <w:r>
              <w:rPr>
                <w:noProof/>
                <w:webHidden/>
              </w:rPr>
              <w:fldChar w:fldCharType="separate"/>
            </w:r>
            <w:r w:rsidR="004E4E66">
              <w:rPr>
                <w:noProof/>
                <w:webHidden/>
              </w:rPr>
              <w:t>1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41" w:history="1">
            <w:r w:rsidRPr="007505C0">
              <w:rPr>
                <w:rStyle w:val="Hiperligao"/>
                <w:noProof/>
              </w:rPr>
              <w:t>2.4.1</w:t>
            </w:r>
            <w:r>
              <w:rPr>
                <w:rFonts w:asciiTheme="minorHAnsi" w:eastAsiaTheme="minorEastAsia" w:hAnsiTheme="minorHAnsi" w:cstheme="minorBidi"/>
                <w:noProof/>
                <w:szCs w:val="22"/>
                <w:lang w:eastAsia="pt-PT"/>
              </w:rPr>
              <w:tab/>
            </w:r>
            <w:r w:rsidRPr="007505C0">
              <w:rPr>
                <w:rStyle w:val="Hiperligao"/>
                <w:noProof/>
              </w:rPr>
              <w:t>Relações Hierárquicas</w:t>
            </w:r>
            <w:r>
              <w:rPr>
                <w:noProof/>
                <w:webHidden/>
              </w:rPr>
              <w:tab/>
            </w:r>
            <w:r>
              <w:rPr>
                <w:noProof/>
                <w:webHidden/>
              </w:rPr>
              <w:fldChar w:fldCharType="begin"/>
            </w:r>
            <w:r>
              <w:rPr>
                <w:noProof/>
                <w:webHidden/>
              </w:rPr>
              <w:instrText xml:space="preserve"> PAGEREF _Toc454469741 \h </w:instrText>
            </w:r>
            <w:r>
              <w:rPr>
                <w:noProof/>
                <w:webHidden/>
              </w:rPr>
            </w:r>
            <w:r>
              <w:rPr>
                <w:noProof/>
                <w:webHidden/>
              </w:rPr>
              <w:fldChar w:fldCharType="separate"/>
            </w:r>
            <w:r w:rsidR="004E4E66">
              <w:rPr>
                <w:noProof/>
                <w:webHidden/>
              </w:rPr>
              <w:t>1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42" w:history="1">
            <w:r w:rsidRPr="007505C0">
              <w:rPr>
                <w:rStyle w:val="Hiperligao"/>
                <w:noProof/>
              </w:rPr>
              <w:t>2.4.2</w:t>
            </w:r>
            <w:r>
              <w:rPr>
                <w:rFonts w:asciiTheme="minorHAnsi" w:eastAsiaTheme="minorEastAsia" w:hAnsiTheme="minorHAnsi" w:cstheme="minorBidi"/>
                <w:noProof/>
                <w:szCs w:val="22"/>
                <w:lang w:eastAsia="pt-PT"/>
              </w:rPr>
              <w:tab/>
            </w:r>
            <w:r w:rsidRPr="007505C0">
              <w:rPr>
                <w:rStyle w:val="Hiperligao"/>
                <w:noProof/>
              </w:rPr>
              <w:t>UMLS</w:t>
            </w:r>
            <w:r>
              <w:rPr>
                <w:noProof/>
                <w:webHidden/>
              </w:rPr>
              <w:tab/>
            </w:r>
            <w:r>
              <w:rPr>
                <w:noProof/>
                <w:webHidden/>
              </w:rPr>
              <w:fldChar w:fldCharType="begin"/>
            </w:r>
            <w:r>
              <w:rPr>
                <w:noProof/>
                <w:webHidden/>
              </w:rPr>
              <w:instrText xml:space="preserve"> PAGEREF _Toc454469742 \h </w:instrText>
            </w:r>
            <w:r>
              <w:rPr>
                <w:noProof/>
                <w:webHidden/>
              </w:rPr>
            </w:r>
            <w:r>
              <w:rPr>
                <w:noProof/>
                <w:webHidden/>
              </w:rPr>
              <w:fldChar w:fldCharType="separate"/>
            </w:r>
            <w:r w:rsidR="004E4E66">
              <w:rPr>
                <w:noProof/>
                <w:webHidden/>
              </w:rPr>
              <w:t>18</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43" w:history="1">
            <w:r w:rsidRPr="007505C0">
              <w:rPr>
                <w:rStyle w:val="Hiperligao"/>
                <w:noProof/>
              </w:rPr>
              <w:t>2.5</w:t>
            </w:r>
            <w:r>
              <w:rPr>
                <w:rFonts w:asciiTheme="minorHAnsi" w:eastAsiaTheme="minorEastAsia" w:hAnsiTheme="minorHAnsi" w:cstheme="minorBidi"/>
                <w:noProof/>
                <w:szCs w:val="22"/>
                <w:lang w:eastAsia="pt-PT"/>
              </w:rPr>
              <w:tab/>
            </w:r>
            <w:r w:rsidRPr="007505C0">
              <w:rPr>
                <w:rStyle w:val="Hiperligao"/>
                <w:noProof/>
              </w:rPr>
              <w:t>EHR</w:t>
            </w:r>
            <w:r>
              <w:rPr>
                <w:noProof/>
                <w:webHidden/>
              </w:rPr>
              <w:tab/>
            </w:r>
            <w:r>
              <w:rPr>
                <w:noProof/>
                <w:webHidden/>
              </w:rPr>
              <w:fldChar w:fldCharType="begin"/>
            </w:r>
            <w:r>
              <w:rPr>
                <w:noProof/>
                <w:webHidden/>
              </w:rPr>
              <w:instrText xml:space="preserve"> PAGEREF _Toc454469743 \h </w:instrText>
            </w:r>
            <w:r>
              <w:rPr>
                <w:noProof/>
                <w:webHidden/>
              </w:rPr>
            </w:r>
            <w:r>
              <w:rPr>
                <w:noProof/>
                <w:webHidden/>
              </w:rPr>
              <w:fldChar w:fldCharType="separate"/>
            </w:r>
            <w:r w:rsidR="004E4E66">
              <w:rPr>
                <w:noProof/>
                <w:webHidden/>
              </w:rPr>
              <w:t>21</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44" w:history="1">
            <w:r w:rsidRPr="007505C0">
              <w:rPr>
                <w:rStyle w:val="Hiperligao"/>
                <w:noProof/>
              </w:rPr>
              <w:t>2.6</w:t>
            </w:r>
            <w:r>
              <w:rPr>
                <w:rFonts w:asciiTheme="minorHAnsi" w:eastAsiaTheme="minorEastAsia" w:hAnsiTheme="minorHAnsi" w:cstheme="minorBidi"/>
                <w:noProof/>
                <w:szCs w:val="22"/>
                <w:lang w:eastAsia="pt-PT"/>
              </w:rPr>
              <w:tab/>
            </w:r>
            <w:r w:rsidRPr="007505C0">
              <w:rPr>
                <w:rStyle w:val="Hiperligao"/>
                <w:noProof/>
              </w:rPr>
              <w:t>Resumo</w:t>
            </w:r>
            <w:r>
              <w:rPr>
                <w:noProof/>
                <w:webHidden/>
              </w:rPr>
              <w:tab/>
            </w:r>
            <w:r>
              <w:rPr>
                <w:noProof/>
                <w:webHidden/>
              </w:rPr>
              <w:fldChar w:fldCharType="begin"/>
            </w:r>
            <w:r>
              <w:rPr>
                <w:noProof/>
                <w:webHidden/>
              </w:rPr>
              <w:instrText xml:space="preserve"> PAGEREF _Toc454469744 \h </w:instrText>
            </w:r>
            <w:r>
              <w:rPr>
                <w:noProof/>
                <w:webHidden/>
              </w:rPr>
            </w:r>
            <w:r>
              <w:rPr>
                <w:noProof/>
                <w:webHidden/>
              </w:rPr>
              <w:fldChar w:fldCharType="separate"/>
            </w:r>
            <w:r w:rsidR="004E4E66">
              <w:rPr>
                <w:noProof/>
                <w:webHidden/>
              </w:rPr>
              <w:t>23</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45" w:history="1">
            <w:r w:rsidRPr="007505C0">
              <w:rPr>
                <w:rStyle w:val="Hiperligao"/>
                <w:noProof/>
              </w:rPr>
              <w:t>Solução</w:t>
            </w:r>
            <w:r>
              <w:rPr>
                <w:noProof/>
                <w:webHidden/>
              </w:rPr>
              <w:tab/>
            </w:r>
            <w:r>
              <w:rPr>
                <w:noProof/>
                <w:webHidden/>
              </w:rPr>
              <w:fldChar w:fldCharType="begin"/>
            </w:r>
            <w:r>
              <w:rPr>
                <w:noProof/>
                <w:webHidden/>
              </w:rPr>
              <w:instrText xml:space="preserve"> PAGEREF _Toc454469745 \h </w:instrText>
            </w:r>
            <w:r>
              <w:rPr>
                <w:noProof/>
                <w:webHidden/>
              </w:rPr>
            </w:r>
            <w:r>
              <w:rPr>
                <w:noProof/>
                <w:webHidden/>
              </w:rPr>
              <w:fldChar w:fldCharType="separate"/>
            </w:r>
            <w:r w:rsidR="004E4E66">
              <w:rPr>
                <w:noProof/>
                <w:webHidden/>
              </w:rPr>
              <w:t>25</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46" w:history="1">
            <w:r w:rsidRPr="007505C0">
              <w:rPr>
                <w:rStyle w:val="Hiperligao"/>
                <w:noProof/>
              </w:rPr>
              <w:t>3.1</w:t>
            </w:r>
            <w:r>
              <w:rPr>
                <w:rFonts w:asciiTheme="minorHAnsi" w:eastAsiaTheme="minorEastAsia" w:hAnsiTheme="minorHAnsi" w:cstheme="minorBidi"/>
                <w:noProof/>
                <w:szCs w:val="22"/>
                <w:lang w:eastAsia="pt-PT"/>
              </w:rPr>
              <w:tab/>
            </w:r>
            <w:r w:rsidRPr="007505C0">
              <w:rPr>
                <w:rStyle w:val="Hiperligao"/>
                <w:noProof/>
              </w:rPr>
              <w:t>Arquitetura</w:t>
            </w:r>
            <w:r>
              <w:rPr>
                <w:noProof/>
                <w:webHidden/>
              </w:rPr>
              <w:tab/>
            </w:r>
            <w:r>
              <w:rPr>
                <w:noProof/>
                <w:webHidden/>
              </w:rPr>
              <w:fldChar w:fldCharType="begin"/>
            </w:r>
            <w:r>
              <w:rPr>
                <w:noProof/>
                <w:webHidden/>
              </w:rPr>
              <w:instrText xml:space="preserve"> PAGEREF _Toc454469746 \h </w:instrText>
            </w:r>
            <w:r>
              <w:rPr>
                <w:noProof/>
                <w:webHidden/>
              </w:rPr>
            </w:r>
            <w:r>
              <w:rPr>
                <w:noProof/>
                <w:webHidden/>
              </w:rPr>
              <w:fldChar w:fldCharType="separate"/>
            </w:r>
            <w:r w:rsidR="004E4E66">
              <w:rPr>
                <w:noProof/>
                <w:webHidden/>
              </w:rPr>
              <w:t>25</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47" w:history="1">
            <w:r w:rsidRPr="007505C0">
              <w:rPr>
                <w:rStyle w:val="Hiperligao"/>
                <w:noProof/>
              </w:rPr>
              <w:t>3.1.1</w:t>
            </w:r>
            <w:r>
              <w:rPr>
                <w:rFonts w:asciiTheme="minorHAnsi" w:eastAsiaTheme="minorEastAsia" w:hAnsiTheme="minorHAnsi" w:cstheme="minorBidi"/>
                <w:noProof/>
                <w:szCs w:val="22"/>
                <w:lang w:eastAsia="pt-PT"/>
              </w:rPr>
              <w:tab/>
            </w:r>
            <w:r w:rsidRPr="007505C0">
              <w:rPr>
                <w:rStyle w:val="Hiperligao"/>
                <w:noProof/>
              </w:rPr>
              <w:t>BD documentos Glintt</w:t>
            </w:r>
            <w:r>
              <w:rPr>
                <w:noProof/>
                <w:webHidden/>
              </w:rPr>
              <w:tab/>
            </w:r>
            <w:r>
              <w:rPr>
                <w:noProof/>
                <w:webHidden/>
              </w:rPr>
              <w:fldChar w:fldCharType="begin"/>
            </w:r>
            <w:r>
              <w:rPr>
                <w:noProof/>
                <w:webHidden/>
              </w:rPr>
              <w:instrText xml:space="preserve"> PAGEREF _Toc454469747 \h </w:instrText>
            </w:r>
            <w:r>
              <w:rPr>
                <w:noProof/>
                <w:webHidden/>
              </w:rPr>
            </w:r>
            <w:r>
              <w:rPr>
                <w:noProof/>
                <w:webHidden/>
              </w:rPr>
              <w:fldChar w:fldCharType="separate"/>
            </w:r>
            <w:r w:rsidR="004E4E66">
              <w:rPr>
                <w:noProof/>
                <w:webHidden/>
              </w:rPr>
              <w:t>2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48" w:history="1">
            <w:r w:rsidRPr="007505C0">
              <w:rPr>
                <w:rStyle w:val="Hiperligao"/>
                <w:noProof/>
              </w:rPr>
              <w:t>3.1.2</w:t>
            </w:r>
            <w:r>
              <w:rPr>
                <w:rFonts w:asciiTheme="minorHAnsi" w:eastAsiaTheme="minorEastAsia" w:hAnsiTheme="minorHAnsi" w:cstheme="minorBidi"/>
                <w:noProof/>
                <w:szCs w:val="22"/>
                <w:lang w:eastAsia="pt-PT"/>
              </w:rPr>
              <w:tab/>
            </w:r>
            <w:r w:rsidRPr="007505C0">
              <w:rPr>
                <w:rStyle w:val="Hiperligao"/>
                <w:noProof/>
              </w:rPr>
              <w:t>Módulo de Mapeamento</w:t>
            </w:r>
            <w:r>
              <w:rPr>
                <w:noProof/>
                <w:webHidden/>
              </w:rPr>
              <w:tab/>
            </w:r>
            <w:r>
              <w:rPr>
                <w:noProof/>
                <w:webHidden/>
              </w:rPr>
              <w:fldChar w:fldCharType="begin"/>
            </w:r>
            <w:r>
              <w:rPr>
                <w:noProof/>
                <w:webHidden/>
              </w:rPr>
              <w:instrText xml:space="preserve"> PAGEREF _Toc454469748 \h </w:instrText>
            </w:r>
            <w:r>
              <w:rPr>
                <w:noProof/>
                <w:webHidden/>
              </w:rPr>
            </w:r>
            <w:r>
              <w:rPr>
                <w:noProof/>
                <w:webHidden/>
              </w:rPr>
              <w:fldChar w:fldCharType="separate"/>
            </w:r>
            <w:r w:rsidR="004E4E66">
              <w:rPr>
                <w:noProof/>
                <w:webHidden/>
              </w:rPr>
              <w:t>2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49" w:history="1">
            <w:r w:rsidRPr="007505C0">
              <w:rPr>
                <w:rStyle w:val="Hiperligao"/>
                <w:noProof/>
              </w:rPr>
              <w:t>3.1.3</w:t>
            </w:r>
            <w:r>
              <w:rPr>
                <w:rFonts w:asciiTheme="minorHAnsi" w:eastAsiaTheme="minorEastAsia" w:hAnsiTheme="minorHAnsi" w:cstheme="minorBidi"/>
                <w:noProof/>
                <w:szCs w:val="22"/>
                <w:lang w:eastAsia="pt-PT"/>
              </w:rPr>
              <w:tab/>
            </w:r>
            <w:r w:rsidRPr="007505C0">
              <w:rPr>
                <w:rStyle w:val="Hiperligao"/>
                <w:noProof/>
              </w:rPr>
              <w:t>EHR (MySQL)</w:t>
            </w:r>
            <w:r>
              <w:rPr>
                <w:noProof/>
                <w:webHidden/>
              </w:rPr>
              <w:tab/>
            </w:r>
            <w:r>
              <w:rPr>
                <w:noProof/>
                <w:webHidden/>
              </w:rPr>
              <w:fldChar w:fldCharType="begin"/>
            </w:r>
            <w:r>
              <w:rPr>
                <w:noProof/>
                <w:webHidden/>
              </w:rPr>
              <w:instrText xml:space="preserve"> PAGEREF _Toc454469749 \h </w:instrText>
            </w:r>
            <w:r>
              <w:rPr>
                <w:noProof/>
                <w:webHidden/>
              </w:rPr>
            </w:r>
            <w:r>
              <w:rPr>
                <w:noProof/>
                <w:webHidden/>
              </w:rPr>
              <w:fldChar w:fldCharType="separate"/>
            </w:r>
            <w:r w:rsidR="004E4E66">
              <w:rPr>
                <w:noProof/>
                <w:webHidden/>
              </w:rPr>
              <w:t>2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50" w:history="1">
            <w:r w:rsidRPr="007505C0">
              <w:rPr>
                <w:rStyle w:val="Hiperligao"/>
                <w:noProof/>
              </w:rPr>
              <w:t>3.1.4</w:t>
            </w:r>
            <w:r>
              <w:rPr>
                <w:rFonts w:asciiTheme="minorHAnsi" w:eastAsiaTheme="minorEastAsia" w:hAnsiTheme="minorHAnsi" w:cstheme="minorBidi"/>
                <w:noProof/>
                <w:szCs w:val="22"/>
                <w:lang w:eastAsia="pt-PT"/>
              </w:rPr>
              <w:tab/>
            </w:r>
            <w:r w:rsidRPr="007505C0">
              <w:rPr>
                <w:rStyle w:val="Hiperligao"/>
                <w:noProof/>
              </w:rPr>
              <w:t>Módulo de Indexação</w:t>
            </w:r>
            <w:r>
              <w:rPr>
                <w:noProof/>
                <w:webHidden/>
              </w:rPr>
              <w:tab/>
            </w:r>
            <w:r>
              <w:rPr>
                <w:noProof/>
                <w:webHidden/>
              </w:rPr>
              <w:fldChar w:fldCharType="begin"/>
            </w:r>
            <w:r>
              <w:rPr>
                <w:noProof/>
                <w:webHidden/>
              </w:rPr>
              <w:instrText xml:space="preserve"> PAGEREF _Toc454469750 \h </w:instrText>
            </w:r>
            <w:r>
              <w:rPr>
                <w:noProof/>
                <w:webHidden/>
              </w:rPr>
            </w:r>
            <w:r>
              <w:rPr>
                <w:noProof/>
                <w:webHidden/>
              </w:rPr>
              <w:fldChar w:fldCharType="separate"/>
            </w:r>
            <w:r w:rsidR="004E4E66">
              <w:rPr>
                <w:noProof/>
                <w:webHidden/>
              </w:rPr>
              <w:t>2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51" w:history="1">
            <w:r w:rsidRPr="007505C0">
              <w:rPr>
                <w:rStyle w:val="Hiperligao"/>
                <w:noProof/>
              </w:rPr>
              <w:t>3.1.5</w:t>
            </w:r>
            <w:r>
              <w:rPr>
                <w:rFonts w:asciiTheme="minorHAnsi" w:eastAsiaTheme="minorEastAsia" w:hAnsiTheme="minorHAnsi" w:cstheme="minorBidi"/>
                <w:noProof/>
                <w:szCs w:val="22"/>
                <w:lang w:eastAsia="pt-PT"/>
              </w:rPr>
              <w:tab/>
            </w:r>
            <w:r w:rsidRPr="007505C0">
              <w:rPr>
                <w:rStyle w:val="Hiperligao"/>
                <w:noProof/>
              </w:rPr>
              <w:t>Índices</w:t>
            </w:r>
            <w:r>
              <w:rPr>
                <w:noProof/>
                <w:webHidden/>
              </w:rPr>
              <w:tab/>
            </w:r>
            <w:r>
              <w:rPr>
                <w:noProof/>
                <w:webHidden/>
              </w:rPr>
              <w:fldChar w:fldCharType="begin"/>
            </w:r>
            <w:r>
              <w:rPr>
                <w:noProof/>
                <w:webHidden/>
              </w:rPr>
              <w:instrText xml:space="preserve"> PAGEREF _Toc454469751 \h </w:instrText>
            </w:r>
            <w:r>
              <w:rPr>
                <w:noProof/>
                <w:webHidden/>
              </w:rPr>
            </w:r>
            <w:r>
              <w:rPr>
                <w:noProof/>
                <w:webHidden/>
              </w:rPr>
              <w:fldChar w:fldCharType="separate"/>
            </w:r>
            <w:r w:rsidR="004E4E66">
              <w:rPr>
                <w:noProof/>
                <w:webHidden/>
              </w:rPr>
              <w:t>27</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52" w:history="1">
            <w:r w:rsidRPr="007505C0">
              <w:rPr>
                <w:rStyle w:val="Hiperligao"/>
                <w:noProof/>
              </w:rPr>
              <w:t>3.1.6</w:t>
            </w:r>
            <w:r>
              <w:rPr>
                <w:rFonts w:asciiTheme="minorHAnsi" w:eastAsiaTheme="minorEastAsia" w:hAnsiTheme="minorHAnsi" w:cstheme="minorBidi"/>
                <w:noProof/>
                <w:szCs w:val="22"/>
                <w:lang w:eastAsia="pt-PT"/>
              </w:rPr>
              <w:tab/>
            </w:r>
            <w:r w:rsidRPr="007505C0">
              <w:rPr>
                <w:rStyle w:val="Hiperligao"/>
                <w:noProof/>
              </w:rPr>
              <w:t>Módulo de Pesquisa</w:t>
            </w:r>
            <w:r>
              <w:rPr>
                <w:noProof/>
                <w:webHidden/>
              </w:rPr>
              <w:tab/>
            </w:r>
            <w:r>
              <w:rPr>
                <w:noProof/>
                <w:webHidden/>
              </w:rPr>
              <w:fldChar w:fldCharType="begin"/>
            </w:r>
            <w:r>
              <w:rPr>
                <w:noProof/>
                <w:webHidden/>
              </w:rPr>
              <w:instrText xml:space="preserve"> PAGEREF _Toc454469752 \h </w:instrText>
            </w:r>
            <w:r>
              <w:rPr>
                <w:noProof/>
                <w:webHidden/>
              </w:rPr>
            </w:r>
            <w:r>
              <w:rPr>
                <w:noProof/>
                <w:webHidden/>
              </w:rPr>
              <w:fldChar w:fldCharType="separate"/>
            </w:r>
            <w:r w:rsidR="004E4E66">
              <w:rPr>
                <w:noProof/>
                <w:webHidden/>
              </w:rPr>
              <w:t>28</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53" w:history="1">
            <w:r w:rsidRPr="007505C0">
              <w:rPr>
                <w:rStyle w:val="Hiperligao"/>
                <w:noProof/>
              </w:rPr>
              <w:t>3.1.7</w:t>
            </w:r>
            <w:r>
              <w:rPr>
                <w:rFonts w:asciiTheme="minorHAnsi" w:eastAsiaTheme="minorEastAsia" w:hAnsiTheme="minorHAnsi" w:cstheme="minorBidi"/>
                <w:noProof/>
                <w:szCs w:val="22"/>
                <w:lang w:eastAsia="pt-PT"/>
              </w:rPr>
              <w:tab/>
            </w:r>
            <w:r w:rsidRPr="007505C0">
              <w:rPr>
                <w:rStyle w:val="Hiperligao"/>
                <w:noProof/>
              </w:rPr>
              <w:t>Interface</w:t>
            </w:r>
            <w:r>
              <w:rPr>
                <w:noProof/>
                <w:webHidden/>
              </w:rPr>
              <w:tab/>
            </w:r>
            <w:r>
              <w:rPr>
                <w:noProof/>
                <w:webHidden/>
              </w:rPr>
              <w:fldChar w:fldCharType="begin"/>
            </w:r>
            <w:r>
              <w:rPr>
                <w:noProof/>
                <w:webHidden/>
              </w:rPr>
              <w:instrText xml:space="preserve"> PAGEREF _Toc454469753 \h </w:instrText>
            </w:r>
            <w:r>
              <w:rPr>
                <w:noProof/>
                <w:webHidden/>
              </w:rPr>
            </w:r>
            <w:r>
              <w:rPr>
                <w:noProof/>
                <w:webHidden/>
              </w:rPr>
              <w:fldChar w:fldCharType="separate"/>
            </w:r>
            <w:r w:rsidR="004E4E66">
              <w:rPr>
                <w:noProof/>
                <w:webHidden/>
              </w:rPr>
              <w:t>28</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54" w:history="1">
            <w:r w:rsidRPr="007505C0">
              <w:rPr>
                <w:rStyle w:val="Hiperligao"/>
                <w:noProof/>
              </w:rPr>
              <w:t>3.2</w:t>
            </w:r>
            <w:r>
              <w:rPr>
                <w:rFonts w:asciiTheme="minorHAnsi" w:eastAsiaTheme="minorEastAsia" w:hAnsiTheme="minorHAnsi" w:cstheme="minorBidi"/>
                <w:noProof/>
                <w:szCs w:val="22"/>
                <w:lang w:eastAsia="pt-PT"/>
              </w:rPr>
              <w:tab/>
            </w:r>
            <w:r w:rsidRPr="007505C0">
              <w:rPr>
                <w:rStyle w:val="Hiperligao"/>
                <w:noProof/>
              </w:rPr>
              <w:t>Diagrama de casos de uso</w:t>
            </w:r>
            <w:r>
              <w:rPr>
                <w:noProof/>
                <w:webHidden/>
              </w:rPr>
              <w:tab/>
            </w:r>
            <w:r>
              <w:rPr>
                <w:noProof/>
                <w:webHidden/>
              </w:rPr>
              <w:fldChar w:fldCharType="begin"/>
            </w:r>
            <w:r>
              <w:rPr>
                <w:noProof/>
                <w:webHidden/>
              </w:rPr>
              <w:instrText xml:space="preserve"> PAGEREF _Toc454469754 \h </w:instrText>
            </w:r>
            <w:r>
              <w:rPr>
                <w:noProof/>
                <w:webHidden/>
              </w:rPr>
            </w:r>
            <w:r>
              <w:rPr>
                <w:noProof/>
                <w:webHidden/>
              </w:rPr>
              <w:fldChar w:fldCharType="separate"/>
            </w:r>
            <w:r w:rsidR="004E4E66">
              <w:rPr>
                <w:noProof/>
                <w:webHidden/>
              </w:rPr>
              <w:t>28</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55" w:history="1">
            <w:r w:rsidRPr="007505C0">
              <w:rPr>
                <w:rStyle w:val="Hiperligao"/>
                <w:noProof/>
              </w:rPr>
              <w:t>3.3</w:t>
            </w:r>
            <w:r>
              <w:rPr>
                <w:rFonts w:asciiTheme="minorHAnsi" w:eastAsiaTheme="minorEastAsia" w:hAnsiTheme="minorHAnsi" w:cstheme="minorBidi"/>
                <w:noProof/>
                <w:szCs w:val="22"/>
                <w:lang w:eastAsia="pt-PT"/>
              </w:rPr>
              <w:tab/>
            </w:r>
            <w:r w:rsidRPr="007505C0">
              <w:rPr>
                <w:rStyle w:val="Hiperligao"/>
                <w:noProof/>
              </w:rPr>
              <w:t>Conclusões</w:t>
            </w:r>
            <w:r>
              <w:rPr>
                <w:noProof/>
                <w:webHidden/>
              </w:rPr>
              <w:tab/>
            </w:r>
            <w:r>
              <w:rPr>
                <w:noProof/>
                <w:webHidden/>
              </w:rPr>
              <w:fldChar w:fldCharType="begin"/>
            </w:r>
            <w:r>
              <w:rPr>
                <w:noProof/>
                <w:webHidden/>
              </w:rPr>
              <w:instrText xml:space="preserve"> PAGEREF _Toc454469755 \h </w:instrText>
            </w:r>
            <w:r>
              <w:rPr>
                <w:noProof/>
                <w:webHidden/>
              </w:rPr>
            </w:r>
            <w:r>
              <w:rPr>
                <w:noProof/>
                <w:webHidden/>
              </w:rPr>
              <w:fldChar w:fldCharType="separate"/>
            </w:r>
            <w:r w:rsidR="004E4E66">
              <w:rPr>
                <w:noProof/>
                <w:webHidden/>
              </w:rPr>
              <w:t>29</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56" w:history="1">
            <w:r w:rsidRPr="007505C0">
              <w:rPr>
                <w:rStyle w:val="Hiperligao"/>
                <w:noProof/>
              </w:rPr>
              <w:t>Implementação</w:t>
            </w:r>
            <w:r>
              <w:rPr>
                <w:noProof/>
                <w:webHidden/>
              </w:rPr>
              <w:tab/>
            </w:r>
            <w:r>
              <w:rPr>
                <w:noProof/>
                <w:webHidden/>
              </w:rPr>
              <w:fldChar w:fldCharType="begin"/>
            </w:r>
            <w:r>
              <w:rPr>
                <w:noProof/>
                <w:webHidden/>
              </w:rPr>
              <w:instrText xml:space="preserve"> PAGEREF _Toc454469756 \h </w:instrText>
            </w:r>
            <w:r>
              <w:rPr>
                <w:noProof/>
                <w:webHidden/>
              </w:rPr>
            </w:r>
            <w:r>
              <w:rPr>
                <w:noProof/>
                <w:webHidden/>
              </w:rPr>
              <w:fldChar w:fldCharType="separate"/>
            </w:r>
            <w:r w:rsidR="004E4E66">
              <w:rPr>
                <w:noProof/>
                <w:webHidden/>
              </w:rPr>
              <w:t>31</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57" w:history="1">
            <w:r w:rsidRPr="007505C0">
              <w:rPr>
                <w:rStyle w:val="Hiperligao"/>
                <w:noProof/>
              </w:rPr>
              <w:t>4.1</w:t>
            </w:r>
            <w:r>
              <w:rPr>
                <w:rFonts w:asciiTheme="minorHAnsi" w:eastAsiaTheme="minorEastAsia" w:hAnsiTheme="minorHAnsi" w:cstheme="minorBidi"/>
                <w:noProof/>
                <w:szCs w:val="22"/>
                <w:lang w:eastAsia="pt-PT"/>
              </w:rPr>
              <w:tab/>
            </w:r>
            <w:r w:rsidRPr="007505C0">
              <w:rPr>
                <w:rStyle w:val="Hiperligao"/>
                <w:noProof/>
              </w:rPr>
              <w:t>Protótipo</w:t>
            </w:r>
            <w:r>
              <w:rPr>
                <w:noProof/>
                <w:webHidden/>
              </w:rPr>
              <w:tab/>
            </w:r>
            <w:r>
              <w:rPr>
                <w:noProof/>
                <w:webHidden/>
              </w:rPr>
              <w:fldChar w:fldCharType="begin"/>
            </w:r>
            <w:r>
              <w:rPr>
                <w:noProof/>
                <w:webHidden/>
              </w:rPr>
              <w:instrText xml:space="preserve"> PAGEREF _Toc454469757 \h </w:instrText>
            </w:r>
            <w:r>
              <w:rPr>
                <w:noProof/>
                <w:webHidden/>
              </w:rPr>
            </w:r>
            <w:r>
              <w:rPr>
                <w:noProof/>
                <w:webHidden/>
              </w:rPr>
              <w:fldChar w:fldCharType="separate"/>
            </w:r>
            <w:r w:rsidR="004E4E66">
              <w:rPr>
                <w:noProof/>
                <w:webHidden/>
              </w:rPr>
              <w:t>31</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58" w:history="1">
            <w:r w:rsidRPr="007505C0">
              <w:rPr>
                <w:rStyle w:val="Hiperligao"/>
                <w:noProof/>
              </w:rPr>
              <w:t>4.2</w:t>
            </w:r>
            <w:r>
              <w:rPr>
                <w:rFonts w:asciiTheme="minorHAnsi" w:eastAsiaTheme="minorEastAsia" w:hAnsiTheme="minorHAnsi" w:cstheme="minorBidi"/>
                <w:noProof/>
                <w:szCs w:val="22"/>
                <w:lang w:eastAsia="pt-PT"/>
              </w:rPr>
              <w:tab/>
            </w:r>
            <w:r w:rsidRPr="007505C0">
              <w:rPr>
                <w:rStyle w:val="Hiperligao"/>
                <w:noProof/>
              </w:rPr>
              <w:t>Bases de dados da aplicação</w:t>
            </w:r>
            <w:r>
              <w:rPr>
                <w:noProof/>
                <w:webHidden/>
              </w:rPr>
              <w:tab/>
            </w:r>
            <w:r>
              <w:rPr>
                <w:noProof/>
                <w:webHidden/>
              </w:rPr>
              <w:fldChar w:fldCharType="begin"/>
            </w:r>
            <w:r>
              <w:rPr>
                <w:noProof/>
                <w:webHidden/>
              </w:rPr>
              <w:instrText xml:space="preserve"> PAGEREF _Toc454469758 \h </w:instrText>
            </w:r>
            <w:r>
              <w:rPr>
                <w:noProof/>
                <w:webHidden/>
              </w:rPr>
            </w:r>
            <w:r>
              <w:rPr>
                <w:noProof/>
                <w:webHidden/>
              </w:rPr>
              <w:fldChar w:fldCharType="separate"/>
            </w:r>
            <w:r w:rsidR="004E4E66">
              <w:rPr>
                <w:noProof/>
                <w:webHidden/>
              </w:rPr>
              <w:t>31</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59" w:history="1">
            <w:r w:rsidRPr="007505C0">
              <w:rPr>
                <w:rStyle w:val="Hiperligao"/>
                <w:noProof/>
              </w:rPr>
              <w:t>4.2.1</w:t>
            </w:r>
            <w:r>
              <w:rPr>
                <w:rFonts w:asciiTheme="minorHAnsi" w:eastAsiaTheme="minorEastAsia" w:hAnsiTheme="minorHAnsi" w:cstheme="minorBidi"/>
                <w:noProof/>
                <w:szCs w:val="22"/>
                <w:lang w:eastAsia="pt-PT"/>
              </w:rPr>
              <w:tab/>
            </w:r>
            <w:r w:rsidRPr="007505C0">
              <w:rPr>
                <w:rStyle w:val="Hiperligao"/>
                <w:noProof/>
              </w:rPr>
              <w:t>EHR</w:t>
            </w:r>
            <w:r>
              <w:rPr>
                <w:noProof/>
                <w:webHidden/>
              </w:rPr>
              <w:tab/>
            </w:r>
            <w:r>
              <w:rPr>
                <w:noProof/>
                <w:webHidden/>
              </w:rPr>
              <w:fldChar w:fldCharType="begin"/>
            </w:r>
            <w:r>
              <w:rPr>
                <w:noProof/>
                <w:webHidden/>
              </w:rPr>
              <w:instrText xml:space="preserve"> PAGEREF _Toc454469759 \h </w:instrText>
            </w:r>
            <w:r>
              <w:rPr>
                <w:noProof/>
                <w:webHidden/>
              </w:rPr>
            </w:r>
            <w:r>
              <w:rPr>
                <w:noProof/>
                <w:webHidden/>
              </w:rPr>
              <w:fldChar w:fldCharType="separate"/>
            </w:r>
            <w:r w:rsidR="004E4E66">
              <w:rPr>
                <w:noProof/>
                <w:webHidden/>
              </w:rPr>
              <w:t>31</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60" w:history="1">
            <w:r w:rsidRPr="007505C0">
              <w:rPr>
                <w:rStyle w:val="Hiperligao"/>
                <w:noProof/>
              </w:rPr>
              <w:t>4.2.2</w:t>
            </w:r>
            <w:r>
              <w:rPr>
                <w:rFonts w:asciiTheme="minorHAnsi" w:eastAsiaTheme="minorEastAsia" w:hAnsiTheme="minorHAnsi" w:cstheme="minorBidi"/>
                <w:noProof/>
                <w:szCs w:val="22"/>
                <w:lang w:eastAsia="pt-PT"/>
              </w:rPr>
              <w:tab/>
            </w:r>
            <w:r w:rsidRPr="007505C0">
              <w:rPr>
                <w:rStyle w:val="Hiperligao"/>
                <w:i/>
                <w:noProof/>
              </w:rPr>
              <w:t>EHRServer</w:t>
            </w:r>
            <w:r>
              <w:rPr>
                <w:noProof/>
                <w:webHidden/>
              </w:rPr>
              <w:tab/>
            </w:r>
            <w:r>
              <w:rPr>
                <w:noProof/>
                <w:webHidden/>
              </w:rPr>
              <w:fldChar w:fldCharType="begin"/>
            </w:r>
            <w:r>
              <w:rPr>
                <w:noProof/>
                <w:webHidden/>
              </w:rPr>
              <w:instrText xml:space="preserve"> PAGEREF _Toc454469760 \h </w:instrText>
            </w:r>
            <w:r>
              <w:rPr>
                <w:noProof/>
                <w:webHidden/>
              </w:rPr>
            </w:r>
            <w:r>
              <w:rPr>
                <w:noProof/>
                <w:webHidden/>
              </w:rPr>
              <w:fldChar w:fldCharType="separate"/>
            </w:r>
            <w:r w:rsidR="004E4E66">
              <w:rPr>
                <w:noProof/>
                <w:webHidden/>
              </w:rPr>
              <w:t>32</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61" w:history="1">
            <w:r w:rsidRPr="007505C0">
              <w:rPr>
                <w:rStyle w:val="Hiperligao"/>
                <w:noProof/>
              </w:rPr>
              <w:t>4.2.3</w:t>
            </w:r>
            <w:r>
              <w:rPr>
                <w:rFonts w:asciiTheme="minorHAnsi" w:eastAsiaTheme="minorEastAsia" w:hAnsiTheme="minorHAnsi" w:cstheme="minorBidi"/>
                <w:noProof/>
                <w:szCs w:val="22"/>
                <w:lang w:eastAsia="pt-PT"/>
              </w:rPr>
              <w:tab/>
            </w:r>
            <w:r w:rsidRPr="007505C0">
              <w:rPr>
                <w:rStyle w:val="Hiperligao"/>
                <w:i/>
                <w:noProof/>
              </w:rPr>
              <w:t>EHRServer</w:t>
            </w:r>
            <w:r w:rsidRPr="007505C0">
              <w:rPr>
                <w:rStyle w:val="Hiperligao"/>
                <w:noProof/>
              </w:rPr>
              <w:t xml:space="preserve"> interface</w:t>
            </w:r>
            <w:r>
              <w:rPr>
                <w:noProof/>
                <w:webHidden/>
              </w:rPr>
              <w:tab/>
            </w:r>
            <w:r>
              <w:rPr>
                <w:noProof/>
                <w:webHidden/>
              </w:rPr>
              <w:fldChar w:fldCharType="begin"/>
            </w:r>
            <w:r>
              <w:rPr>
                <w:noProof/>
                <w:webHidden/>
              </w:rPr>
              <w:instrText xml:space="preserve"> PAGEREF _Toc454469761 \h </w:instrText>
            </w:r>
            <w:r>
              <w:rPr>
                <w:noProof/>
                <w:webHidden/>
              </w:rPr>
            </w:r>
            <w:r>
              <w:rPr>
                <w:noProof/>
                <w:webHidden/>
              </w:rPr>
              <w:fldChar w:fldCharType="separate"/>
            </w:r>
            <w:r w:rsidR="004E4E66">
              <w:rPr>
                <w:noProof/>
                <w:webHidden/>
              </w:rPr>
              <w:t>32</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62" w:history="1">
            <w:r w:rsidRPr="007505C0">
              <w:rPr>
                <w:rStyle w:val="Hiperligao"/>
                <w:noProof/>
              </w:rPr>
              <w:t>4.2.4</w:t>
            </w:r>
            <w:r>
              <w:rPr>
                <w:rFonts w:asciiTheme="minorHAnsi" w:eastAsiaTheme="minorEastAsia" w:hAnsiTheme="minorHAnsi" w:cstheme="minorBidi"/>
                <w:noProof/>
                <w:szCs w:val="22"/>
                <w:lang w:eastAsia="pt-PT"/>
              </w:rPr>
              <w:tab/>
            </w:r>
            <w:r w:rsidRPr="007505C0">
              <w:rPr>
                <w:rStyle w:val="Hiperligao"/>
                <w:noProof/>
              </w:rPr>
              <w:t>Modelo de dados</w:t>
            </w:r>
            <w:r>
              <w:rPr>
                <w:noProof/>
                <w:webHidden/>
              </w:rPr>
              <w:tab/>
            </w:r>
            <w:r>
              <w:rPr>
                <w:noProof/>
                <w:webHidden/>
              </w:rPr>
              <w:fldChar w:fldCharType="begin"/>
            </w:r>
            <w:r>
              <w:rPr>
                <w:noProof/>
                <w:webHidden/>
              </w:rPr>
              <w:instrText xml:space="preserve"> PAGEREF _Toc454469762 \h </w:instrText>
            </w:r>
            <w:r>
              <w:rPr>
                <w:noProof/>
                <w:webHidden/>
              </w:rPr>
            </w:r>
            <w:r>
              <w:rPr>
                <w:noProof/>
                <w:webHidden/>
              </w:rPr>
              <w:fldChar w:fldCharType="separate"/>
            </w:r>
            <w:r w:rsidR="004E4E66">
              <w:rPr>
                <w:noProof/>
                <w:webHidden/>
              </w:rPr>
              <w:t>34</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63" w:history="1">
            <w:r w:rsidRPr="007505C0">
              <w:rPr>
                <w:rStyle w:val="Hiperligao"/>
                <w:noProof/>
              </w:rPr>
              <w:t>4.3</w:t>
            </w:r>
            <w:r>
              <w:rPr>
                <w:rFonts w:asciiTheme="minorHAnsi" w:eastAsiaTheme="minorEastAsia" w:hAnsiTheme="minorHAnsi" w:cstheme="minorBidi"/>
                <w:noProof/>
                <w:szCs w:val="22"/>
                <w:lang w:eastAsia="pt-PT"/>
              </w:rPr>
              <w:tab/>
            </w:r>
            <w:r w:rsidRPr="007505C0">
              <w:rPr>
                <w:rStyle w:val="Hiperligao"/>
                <w:noProof/>
              </w:rPr>
              <w:t>Mapeamento</w:t>
            </w:r>
            <w:r>
              <w:rPr>
                <w:noProof/>
                <w:webHidden/>
              </w:rPr>
              <w:tab/>
            </w:r>
            <w:r>
              <w:rPr>
                <w:noProof/>
                <w:webHidden/>
              </w:rPr>
              <w:fldChar w:fldCharType="begin"/>
            </w:r>
            <w:r>
              <w:rPr>
                <w:noProof/>
                <w:webHidden/>
              </w:rPr>
              <w:instrText xml:space="preserve"> PAGEREF _Toc454469763 \h </w:instrText>
            </w:r>
            <w:r>
              <w:rPr>
                <w:noProof/>
                <w:webHidden/>
              </w:rPr>
            </w:r>
            <w:r>
              <w:rPr>
                <w:noProof/>
                <w:webHidden/>
              </w:rPr>
              <w:fldChar w:fldCharType="separate"/>
            </w:r>
            <w:r w:rsidR="004E4E66">
              <w:rPr>
                <w:noProof/>
                <w:webHidden/>
              </w:rPr>
              <w:t>34</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64" w:history="1">
            <w:r w:rsidRPr="007505C0">
              <w:rPr>
                <w:rStyle w:val="Hiperligao"/>
                <w:noProof/>
              </w:rPr>
              <w:t>4.4</w:t>
            </w:r>
            <w:r>
              <w:rPr>
                <w:rFonts w:asciiTheme="minorHAnsi" w:eastAsiaTheme="minorEastAsia" w:hAnsiTheme="minorHAnsi" w:cstheme="minorBidi"/>
                <w:noProof/>
                <w:szCs w:val="22"/>
                <w:lang w:eastAsia="pt-PT"/>
              </w:rPr>
              <w:tab/>
            </w:r>
            <w:r w:rsidRPr="007505C0">
              <w:rPr>
                <w:rStyle w:val="Hiperligao"/>
                <w:noProof/>
              </w:rPr>
              <w:t>Indexação</w:t>
            </w:r>
            <w:r>
              <w:rPr>
                <w:noProof/>
                <w:webHidden/>
              </w:rPr>
              <w:tab/>
            </w:r>
            <w:r>
              <w:rPr>
                <w:noProof/>
                <w:webHidden/>
              </w:rPr>
              <w:fldChar w:fldCharType="begin"/>
            </w:r>
            <w:r>
              <w:rPr>
                <w:noProof/>
                <w:webHidden/>
              </w:rPr>
              <w:instrText xml:space="preserve"> PAGEREF _Toc454469764 \h </w:instrText>
            </w:r>
            <w:r>
              <w:rPr>
                <w:noProof/>
                <w:webHidden/>
              </w:rPr>
            </w:r>
            <w:r>
              <w:rPr>
                <w:noProof/>
                <w:webHidden/>
              </w:rPr>
              <w:fldChar w:fldCharType="separate"/>
            </w:r>
            <w:r w:rsidR="004E4E66">
              <w:rPr>
                <w:noProof/>
                <w:webHidden/>
              </w:rPr>
              <w:t>36</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65" w:history="1">
            <w:r w:rsidRPr="007505C0">
              <w:rPr>
                <w:rStyle w:val="Hiperligao"/>
                <w:noProof/>
              </w:rPr>
              <w:t>4.5</w:t>
            </w:r>
            <w:r>
              <w:rPr>
                <w:rFonts w:asciiTheme="minorHAnsi" w:eastAsiaTheme="minorEastAsia" w:hAnsiTheme="minorHAnsi" w:cstheme="minorBidi"/>
                <w:noProof/>
                <w:szCs w:val="22"/>
                <w:lang w:eastAsia="pt-PT"/>
              </w:rPr>
              <w:tab/>
            </w:r>
            <w:r w:rsidRPr="007505C0">
              <w:rPr>
                <w:rStyle w:val="Hiperligao"/>
                <w:noProof/>
              </w:rPr>
              <w:t>Pesquisa</w:t>
            </w:r>
            <w:r>
              <w:rPr>
                <w:noProof/>
                <w:webHidden/>
              </w:rPr>
              <w:tab/>
            </w:r>
            <w:r>
              <w:rPr>
                <w:noProof/>
                <w:webHidden/>
              </w:rPr>
              <w:fldChar w:fldCharType="begin"/>
            </w:r>
            <w:r>
              <w:rPr>
                <w:noProof/>
                <w:webHidden/>
              </w:rPr>
              <w:instrText xml:space="preserve"> PAGEREF _Toc454469765 \h </w:instrText>
            </w:r>
            <w:r>
              <w:rPr>
                <w:noProof/>
                <w:webHidden/>
              </w:rPr>
            </w:r>
            <w:r>
              <w:rPr>
                <w:noProof/>
                <w:webHidden/>
              </w:rPr>
              <w:fldChar w:fldCharType="separate"/>
            </w:r>
            <w:r w:rsidR="004E4E66">
              <w:rPr>
                <w:noProof/>
                <w:webHidden/>
              </w:rPr>
              <w:t>40</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66" w:history="1">
            <w:r w:rsidRPr="007505C0">
              <w:rPr>
                <w:rStyle w:val="Hiperligao"/>
                <w:noProof/>
              </w:rPr>
              <w:t>4.5.1</w:t>
            </w:r>
            <w:r>
              <w:rPr>
                <w:rFonts w:asciiTheme="minorHAnsi" w:eastAsiaTheme="minorEastAsia" w:hAnsiTheme="minorHAnsi" w:cstheme="minorBidi"/>
                <w:noProof/>
                <w:szCs w:val="22"/>
                <w:lang w:eastAsia="pt-PT"/>
              </w:rPr>
              <w:tab/>
            </w:r>
            <w:r w:rsidRPr="007505C0">
              <w:rPr>
                <w:rStyle w:val="Hiperligao"/>
                <w:noProof/>
              </w:rPr>
              <w:t xml:space="preserve">Construção de </w:t>
            </w:r>
            <w:r w:rsidRPr="007505C0">
              <w:rPr>
                <w:rStyle w:val="Hiperligao"/>
                <w:i/>
                <w:noProof/>
              </w:rPr>
              <w:t>queries</w:t>
            </w:r>
            <w:r>
              <w:rPr>
                <w:noProof/>
                <w:webHidden/>
              </w:rPr>
              <w:tab/>
            </w:r>
            <w:r>
              <w:rPr>
                <w:noProof/>
                <w:webHidden/>
              </w:rPr>
              <w:fldChar w:fldCharType="begin"/>
            </w:r>
            <w:r>
              <w:rPr>
                <w:noProof/>
                <w:webHidden/>
              </w:rPr>
              <w:instrText xml:space="preserve"> PAGEREF _Toc454469766 \h </w:instrText>
            </w:r>
            <w:r>
              <w:rPr>
                <w:noProof/>
                <w:webHidden/>
              </w:rPr>
            </w:r>
            <w:r>
              <w:rPr>
                <w:noProof/>
                <w:webHidden/>
              </w:rPr>
              <w:fldChar w:fldCharType="separate"/>
            </w:r>
            <w:r w:rsidR="004E4E66">
              <w:rPr>
                <w:noProof/>
                <w:webHidden/>
              </w:rPr>
              <w:t>40</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67" w:history="1">
            <w:r w:rsidRPr="007505C0">
              <w:rPr>
                <w:rStyle w:val="Hiperligao"/>
                <w:noProof/>
              </w:rPr>
              <w:t>4.5.2</w:t>
            </w:r>
            <w:r>
              <w:rPr>
                <w:rFonts w:asciiTheme="minorHAnsi" w:eastAsiaTheme="minorEastAsia" w:hAnsiTheme="minorHAnsi" w:cstheme="minorBidi"/>
                <w:noProof/>
                <w:szCs w:val="22"/>
                <w:lang w:eastAsia="pt-PT"/>
              </w:rPr>
              <w:tab/>
            </w:r>
            <w:r w:rsidRPr="007505C0">
              <w:rPr>
                <w:rStyle w:val="Hiperligao"/>
                <w:noProof/>
              </w:rPr>
              <w:t>Classificação</w:t>
            </w:r>
            <w:r>
              <w:rPr>
                <w:noProof/>
                <w:webHidden/>
              </w:rPr>
              <w:tab/>
            </w:r>
            <w:r>
              <w:rPr>
                <w:noProof/>
                <w:webHidden/>
              </w:rPr>
              <w:fldChar w:fldCharType="begin"/>
            </w:r>
            <w:r>
              <w:rPr>
                <w:noProof/>
                <w:webHidden/>
              </w:rPr>
              <w:instrText xml:space="preserve"> PAGEREF _Toc454469767 \h </w:instrText>
            </w:r>
            <w:r>
              <w:rPr>
                <w:noProof/>
                <w:webHidden/>
              </w:rPr>
            </w:r>
            <w:r>
              <w:rPr>
                <w:noProof/>
                <w:webHidden/>
              </w:rPr>
              <w:fldChar w:fldCharType="separate"/>
            </w:r>
            <w:r w:rsidR="004E4E66">
              <w:rPr>
                <w:noProof/>
                <w:webHidden/>
              </w:rPr>
              <w:t>41</w:t>
            </w:r>
            <w:r>
              <w:rPr>
                <w:noProof/>
                <w:webHidden/>
              </w:rPr>
              <w:fldChar w:fldCharType="end"/>
            </w:r>
          </w:hyperlink>
        </w:p>
        <w:p w:rsidR="00A335A2" w:rsidRDefault="00A335A2">
          <w:pPr>
            <w:pStyle w:val="ndice3"/>
            <w:tabs>
              <w:tab w:val="left" w:pos="1985"/>
            </w:tabs>
            <w:rPr>
              <w:rFonts w:asciiTheme="minorHAnsi" w:eastAsiaTheme="minorEastAsia" w:hAnsiTheme="minorHAnsi" w:cstheme="minorBidi"/>
              <w:noProof/>
              <w:szCs w:val="22"/>
              <w:lang w:eastAsia="pt-PT"/>
            </w:rPr>
          </w:pPr>
          <w:hyperlink w:anchor="_Toc454469768" w:history="1">
            <w:r w:rsidRPr="007505C0">
              <w:rPr>
                <w:rStyle w:val="Hiperligao"/>
                <w:noProof/>
              </w:rPr>
              <w:t>4.5.3</w:t>
            </w:r>
            <w:r>
              <w:rPr>
                <w:rFonts w:asciiTheme="minorHAnsi" w:eastAsiaTheme="minorEastAsia" w:hAnsiTheme="minorHAnsi" w:cstheme="minorBidi"/>
                <w:noProof/>
                <w:szCs w:val="22"/>
                <w:lang w:eastAsia="pt-PT"/>
              </w:rPr>
              <w:tab/>
            </w:r>
            <w:r w:rsidRPr="007505C0">
              <w:rPr>
                <w:rStyle w:val="Hiperligao"/>
                <w:noProof/>
              </w:rPr>
              <w:t>Construção dos resultados</w:t>
            </w:r>
            <w:r>
              <w:rPr>
                <w:noProof/>
                <w:webHidden/>
              </w:rPr>
              <w:tab/>
            </w:r>
            <w:r>
              <w:rPr>
                <w:noProof/>
                <w:webHidden/>
              </w:rPr>
              <w:fldChar w:fldCharType="begin"/>
            </w:r>
            <w:r>
              <w:rPr>
                <w:noProof/>
                <w:webHidden/>
              </w:rPr>
              <w:instrText xml:space="preserve"> PAGEREF _Toc454469768 \h </w:instrText>
            </w:r>
            <w:r>
              <w:rPr>
                <w:noProof/>
                <w:webHidden/>
              </w:rPr>
            </w:r>
            <w:r>
              <w:rPr>
                <w:noProof/>
                <w:webHidden/>
              </w:rPr>
              <w:fldChar w:fldCharType="separate"/>
            </w:r>
            <w:r w:rsidR="004E4E66">
              <w:rPr>
                <w:noProof/>
                <w:webHidden/>
              </w:rPr>
              <w:t>41</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69" w:history="1">
            <w:r w:rsidRPr="007505C0">
              <w:rPr>
                <w:rStyle w:val="Hiperligao"/>
                <w:noProof/>
              </w:rPr>
              <w:t>4.6</w:t>
            </w:r>
            <w:r>
              <w:rPr>
                <w:rFonts w:asciiTheme="minorHAnsi" w:eastAsiaTheme="minorEastAsia" w:hAnsiTheme="minorHAnsi" w:cstheme="minorBidi"/>
                <w:noProof/>
                <w:szCs w:val="22"/>
                <w:lang w:eastAsia="pt-PT"/>
              </w:rPr>
              <w:tab/>
            </w:r>
            <w:r w:rsidRPr="007505C0">
              <w:rPr>
                <w:rStyle w:val="Hiperligao"/>
                <w:noProof/>
              </w:rPr>
              <w:t>Atualização de índices</w:t>
            </w:r>
            <w:r>
              <w:rPr>
                <w:noProof/>
                <w:webHidden/>
              </w:rPr>
              <w:tab/>
            </w:r>
            <w:r>
              <w:rPr>
                <w:noProof/>
                <w:webHidden/>
              </w:rPr>
              <w:fldChar w:fldCharType="begin"/>
            </w:r>
            <w:r>
              <w:rPr>
                <w:noProof/>
                <w:webHidden/>
              </w:rPr>
              <w:instrText xml:space="preserve"> PAGEREF _Toc454469769 \h </w:instrText>
            </w:r>
            <w:r>
              <w:rPr>
                <w:noProof/>
                <w:webHidden/>
              </w:rPr>
            </w:r>
            <w:r>
              <w:rPr>
                <w:noProof/>
                <w:webHidden/>
              </w:rPr>
              <w:fldChar w:fldCharType="separate"/>
            </w:r>
            <w:r w:rsidR="004E4E66">
              <w:rPr>
                <w:noProof/>
                <w:webHidden/>
              </w:rPr>
              <w:t>42</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0" w:history="1">
            <w:r w:rsidRPr="007505C0">
              <w:rPr>
                <w:rStyle w:val="Hiperligao"/>
                <w:noProof/>
              </w:rPr>
              <w:t>4.7</w:t>
            </w:r>
            <w:r>
              <w:rPr>
                <w:rFonts w:asciiTheme="minorHAnsi" w:eastAsiaTheme="minorEastAsia" w:hAnsiTheme="minorHAnsi" w:cstheme="minorBidi"/>
                <w:noProof/>
                <w:szCs w:val="22"/>
                <w:lang w:eastAsia="pt-PT"/>
              </w:rPr>
              <w:tab/>
            </w:r>
            <w:r w:rsidRPr="007505C0">
              <w:rPr>
                <w:rStyle w:val="Hiperligao"/>
                <w:noProof/>
              </w:rPr>
              <w:t>Interface</w:t>
            </w:r>
            <w:r>
              <w:rPr>
                <w:noProof/>
                <w:webHidden/>
              </w:rPr>
              <w:tab/>
            </w:r>
            <w:r>
              <w:rPr>
                <w:noProof/>
                <w:webHidden/>
              </w:rPr>
              <w:fldChar w:fldCharType="begin"/>
            </w:r>
            <w:r>
              <w:rPr>
                <w:noProof/>
                <w:webHidden/>
              </w:rPr>
              <w:instrText xml:space="preserve"> PAGEREF _Toc454469770 \h </w:instrText>
            </w:r>
            <w:r>
              <w:rPr>
                <w:noProof/>
                <w:webHidden/>
              </w:rPr>
            </w:r>
            <w:r>
              <w:rPr>
                <w:noProof/>
                <w:webHidden/>
              </w:rPr>
              <w:fldChar w:fldCharType="separate"/>
            </w:r>
            <w:r w:rsidR="004E4E66">
              <w:rPr>
                <w:noProof/>
                <w:webHidden/>
              </w:rPr>
              <w:t>42</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1" w:history="1">
            <w:r w:rsidRPr="007505C0">
              <w:rPr>
                <w:rStyle w:val="Hiperligao"/>
                <w:noProof/>
              </w:rPr>
              <w:t>4.8</w:t>
            </w:r>
            <w:r>
              <w:rPr>
                <w:rFonts w:asciiTheme="minorHAnsi" w:eastAsiaTheme="minorEastAsia" w:hAnsiTheme="minorHAnsi" w:cstheme="minorBidi"/>
                <w:noProof/>
                <w:szCs w:val="22"/>
                <w:lang w:eastAsia="pt-PT"/>
              </w:rPr>
              <w:tab/>
            </w:r>
            <w:r w:rsidRPr="007505C0">
              <w:rPr>
                <w:rStyle w:val="Hiperligao"/>
                <w:noProof/>
              </w:rPr>
              <w:t>Ferramentas e Tecnologias</w:t>
            </w:r>
            <w:r>
              <w:rPr>
                <w:noProof/>
                <w:webHidden/>
              </w:rPr>
              <w:tab/>
            </w:r>
            <w:r>
              <w:rPr>
                <w:noProof/>
                <w:webHidden/>
              </w:rPr>
              <w:fldChar w:fldCharType="begin"/>
            </w:r>
            <w:r>
              <w:rPr>
                <w:noProof/>
                <w:webHidden/>
              </w:rPr>
              <w:instrText xml:space="preserve"> PAGEREF _Toc454469771 \h </w:instrText>
            </w:r>
            <w:r>
              <w:rPr>
                <w:noProof/>
                <w:webHidden/>
              </w:rPr>
            </w:r>
            <w:r>
              <w:rPr>
                <w:noProof/>
                <w:webHidden/>
              </w:rPr>
              <w:fldChar w:fldCharType="separate"/>
            </w:r>
            <w:r w:rsidR="004E4E66">
              <w:rPr>
                <w:noProof/>
                <w:webHidden/>
              </w:rPr>
              <w:t>44</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2" w:history="1">
            <w:r w:rsidRPr="007505C0">
              <w:rPr>
                <w:rStyle w:val="Hiperligao"/>
                <w:noProof/>
              </w:rPr>
              <w:t>4.9</w:t>
            </w:r>
            <w:r>
              <w:rPr>
                <w:rFonts w:asciiTheme="minorHAnsi" w:eastAsiaTheme="minorEastAsia" w:hAnsiTheme="minorHAnsi" w:cstheme="minorBidi"/>
                <w:noProof/>
                <w:szCs w:val="22"/>
                <w:lang w:eastAsia="pt-PT"/>
              </w:rPr>
              <w:tab/>
            </w:r>
            <w:r w:rsidRPr="007505C0">
              <w:rPr>
                <w:rStyle w:val="Hiperligao"/>
                <w:noProof/>
              </w:rPr>
              <w:t>Resumo</w:t>
            </w:r>
            <w:r>
              <w:rPr>
                <w:noProof/>
                <w:webHidden/>
              </w:rPr>
              <w:tab/>
            </w:r>
            <w:r>
              <w:rPr>
                <w:noProof/>
                <w:webHidden/>
              </w:rPr>
              <w:fldChar w:fldCharType="begin"/>
            </w:r>
            <w:r>
              <w:rPr>
                <w:noProof/>
                <w:webHidden/>
              </w:rPr>
              <w:instrText xml:space="preserve"> PAGEREF _Toc454469772 \h </w:instrText>
            </w:r>
            <w:r>
              <w:rPr>
                <w:noProof/>
                <w:webHidden/>
              </w:rPr>
            </w:r>
            <w:r>
              <w:rPr>
                <w:noProof/>
                <w:webHidden/>
              </w:rPr>
              <w:fldChar w:fldCharType="separate"/>
            </w:r>
            <w:r w:rsidR="004E4E66">
              <w:rPr>
                <w:noProof/>
                <w:webHidden/>
              </w:rPr>
              <w:t>45</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73" w:history="1">
            <w:r w:rsidRPr="007505C0">
              <w:rPr>
                <w:rStyle w:val="Hiperligao"/>
                <w:noProof/>
              </w:rPr>
              <w:t>Simulação e Resultados</w:t>
            </w:r>
            <w:r>
              <w:rPr>
                <w:noProof/>
                <w:webHidden/>
              </w:rPr>
              <w:tab/>
            </w:r>
            <w:r>
              <w:rPr>
                <w:noProof/>
                <w:webHidden/>
              </w:rPr>
              <w:fldChar w:fldCharType="begin"/>
            </w:r>
            <w:r>
              <w:rPr>
                <w:noProof/>
                <w:webHidden/>
              </w:rPr>
              <w:instrText xml:space="preserve"> PAGEREF _Toc454469773 \h </w:instrText>
            </w:r>
            <w:r>
              <w:rPr>
                <w:noProof/>
                <w:webHidden/>
              </w:rPr>
            </w:r>
            <w:r>
              <w:rPr>
                <w:noProof/>
                <w:webHidden/>
              </w:rPr>
              <w:fldChar w:fldCharType="separate"/>
            </w:r>
            <w:r w:rsidR="004E4E66">
              <w:rPr>
                <w:noProof/>
                <w:webHidden/>
              </w:rPr>
              <w:t>49</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4" w:history="1">
            <w:r w:rsidRPr="007505C0">
              <w:rPr>
                <w:rStyle w:val="Hiperligao"/>
                <w:noProof/>
              </w:rPr>
              <w:t>5.1</w:t>
            </w:r>
            <w:r>
              <w:rPr>
                <w:rFonts w:asciiTheme="minorHAnsi" w:eastAsiaTheme="minorEastAsia" w:hAnsiTheme="minorHAnsi" w:cstheme="minorBidi"/>
                <w:noProof/>
                <w:szCs w:val="22"/>
                <w:lang w:eastAsia="pt-PT"/>
              </w:rPr>
              <w:tab/>
            </w:r>
            <w:r w:rsidRPr="007505C0">
              <w:rPr>
                <w:rStyle w:val="Hiperligao"/>
                <w:noProof/>
              </w:rPr>
              <w:t>Introdução</w:t>
            </w:r>
            <w:r>
              <w:rPr>
                <w:noProof/>
                <w:webHidden/>
              </w:rPr>
              <w:tab/>
            </w:r>
            <w:r>
              <w:rPr>
                <w:noProof/>
                <w:webHidden/>
              </w:rPr>
              <w:fldChar w:fldCharType="begin"/>
            </w:r>
            <w:r>
              <w:rPr>
                <w:noProof/>
                <w:webHidden/>
              </w:rPr>
              <w:instrText xml:space="preserve"> PAGEREF _Toc454469774 \h </w:instrText>
            </w:r>
            <w:r>
              <w:rPr>
                <w:noProof/>
                <w:webHidden/>
              </w:rPr>
            </w:r>
            <w:r>
              <w:rPr>
                <w:noProof/>
                <w:webHidden/>
              </w:rPr>
              <w:fldChar w:fldCharType="separate"/>
            </w:r>
            <w:r w:rsidR="004E4E66">
              <w:rPr>
                <w:noProof/>
                <w:webHidden/>
              </w:rPr>
              <w:t>49</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5" w:history="1">
            <w:r w:rsidRPr="007505C0">
              <w:rPr>
                <w:rStyle w:val="Hiperligao"/>
                <w:noProof/>
              </w:rPr>
              <w:t>5.2</w:t>
            </w:r>
            <w:r>
              <w:rPr>
                <w:rFonts w:asciiTheme="minorHAnsi" w:eastAsiaTheme="minorEastAsia" w:hAnsiTheme="minorHAnsi" w:cstheme="minorBidi"/>
                <w:noProof/>
                <w:szCs w:val="22"/>
                <w:lang w:eastAsia="pt-PT"/>
              </w:rPr>
              <w:tab/>
            </w:r>
            <w:r w:rsidRPr="007505C0">
              <w:rPr>
                <w:rStyle w:val="Hiperligao"/>
                <w:noProof/>
              </w:rPr>
              <w:t>Cenário</w:t>
            </w:r>
            <w:r>
              <w:rPr>
                <w:noProof/>
                <w:webHidden/>
              </w:rPr>
              <w:tab/>
            </w:r>
            <w:r>
              <w:rPr>
                <w:noProof/>
                <w:webHidden/>
              </w:rPr>
              <w:fldChar w:fldCharType="begin"/>
            </w:r>
            <w:r>
              <w:rPr>
                <w:noProof/>
                <w:webHidden/>
              </w:rPr>
              <w:instrText xml:space="preserve"> PAGEREF _Toc454469775 \h </w:instrText>
            </w:r>
            <w:r>
              <w:rPr>
                <w:noProof/>
                <w:webHidden/>
              </w:rPr>
            </w:r>
            <w:r>
              <w:rPr>
                <w:noProof/>
                <w:webHidden/>
              </w:rPr>
              <w:fldChar w:fldCharType="separate"/>
            </w:r>
            <w:r w:rsidR="004E4E66">
              <w:rPr>
                <w:noProof/>
                <w:webHidden/>
              </w:rPr>
              <w:t>49</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6" w:history="1">
            <w:r w:rsidRPr="007505C0">
              <w:rPr>
                <w:rStyle w:val="Hiperligao"/>
                <w:noProof/>
              </w:rPr>
              <w:t>5.3</w:t>
            </w:r>
            <w:r>
              <w:rPr>
                <w:rFonts w:asciiTheme="minorHAnsi" w:eastAsiaTheme="minorEastAsia" w:hAnsiTheme="minorHAnsi" w:cstheme="minorBidi"/>
                <w:noProof/>
                <w:szCs w:val="22"/>
                <w:lang w:eastAsia="pt-PT"/>
              </w:rPr>
              <w:tab/>
            </w:r>
            <w:r w:rsidRPr="007505C0">
              <w:rPr>
                <w:rStyle w:val="Hiperligao"/>
                <w:noProof/>
              </w:rPr>
              <w:t>Resultados Experimentais</w:t>
            </w:r>
            <w:r>
              <w:rPr>
                <w:noProof/>
                <w:webHidden/>
              </w:rPr>
              <w:tab/>
            </w:r>
            <w:r>
              <w:rPr>
                <w:noProof/>
                <w:webHidden/>
              </w:rPr>
              <w:fldChar w:fldCharType="begin"/>
            </w:r>
            <w:r>
              <w:rPr>
                <w:noProof/>
                <w:webHidden/>
              </w:rPr>
              <w:instrText xml:space="preserve"> PAGEREF _Toc454469776 \h </w:instrText>
            </w:r>
            <w:r>
              <w:rPr>
                <w:noProof/>
                <w:webHidden/>
              </w:rPr>
            </w:r>
            <w:r>
              <w:rPr>
                <w:noProof/>
                <w:webHidden/>
              </w:rPr>
              <w:fldChar w:fldCharType="separate"/>
            </w:r>
            <w:r w:rsidR="004E4E66">
              <w:rPr>
                <w:noProof/>
                <w:webHidden/>
              </w:rPr>
              <w:t>50</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77" w:history="1">
            <w:r w:rsidRPr="007505C0">
              <w:rPr>
                <w:rStyle w:val="Hiperligao"/>
                <w:noProof/>
              </w:rPr>
              <w:t>Conclusões e Trabalho Futuro</w:t>
            </w:r>
            <w:r>
              <w:rPr>
                <w:noProof/>
                <w:webHidden/>
              </w:rPr>
              <w:tab/>
            </w:r>
            <w:r>
              <w:rPr>
                <w:noProof/>
                <w:webHidden/>
              </w:rPr>
              <w:fldChar w:fldCharType="begin"/>
            </w:r>
            <w:r>
              <w:rPr>
                <w:noProof/>
                <w:webHidden/>
              </w:rPr>
              <w:instrText xml:space="preserve"> PAGEREF _Toc454469777 \h </w:instrText>
            </w:r>
            <w:r>
              <w:rPr>
                <w:noProof/>
                <w:webHidden/>
              </w:rPr>
            </w:r>
            <w:r>
              <w:rPr>
                <w:noProof/>
                <w:webHidden/>
              </w:rPr>
              <w:fldChar w:fldCharType="separate"/>
            </w:r>
            <w:r w:rsidR="004E4E66">
              <w:rPr>
                <w:noProof/>
                <w:webHidden/>
              </w:rPr>
              <w:t>53</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8" w:history="1">
            <w:r w:rsidRPr="007505C0">
              <w:rPr>
                <w:rStyle w:val="Hiperligao"/>
                <w:noProof/>
              </w:rPr>
              <w:t>6.1</w:t>
            </w:r>
            <w:r>
              <w:rPr>
                <w:rFonts w:asciiTheme="minorHAnsi" w:eastAsiaTheme="minorEastAsia" w:hAnsiTheme="minorHAnsi" w:cstheme="minorBidi"/>
                <w:noProof/>
                <w:szCs w:val="22"/>
                <w:lang w:eastAsia="pt-PT"/>
              </w:rPr>
              <w:tab/>
            </w:r>
            <w:r w:rsidRPr="007505C0">
              <w:rPr>
                <w:rStyle w:val="Hiperligao"/>
                <w:noProof/>
              </w:rPr>
              <w:t>Conclusão e Satisfação dos Objetivos</w:t>
            </w:r>
            <w:r>
              <w:rPr>
                <w:noProof/>
                <w:webHidden/>
              </w:rPr>
              <w:tab/>
            </w:r>
            <w:r>
              <w:rPr>
                <w:noProof/>
                <w:webHidden/>
              </w:rPr>
              <w:fldChar w:fldCharType="begin"/>
            </w:r>
            <w:r>
              <w:rPr>
                <w:noProof/>
                <w:webHidden/>
              </w:rPr>
              <w:instrText xml:space="preserve"> PAGEREF _Toc454469778 \h </w:instrText>
            </w:r>
            <w:r>
              <w:rPr>
                <w:noProof/>
                <w:webHidden/>
              </w:rPr>
            </w:r>
            <w:r>
              <w:rPr>
                <w:noProof/>
                <w:webHidden/>
              </w:rPr>
              <w:fldChar w:fldCharType="separate"/>
            </w:r>
            <w:r w:rsidR="004E4E66">
              <w:rPr>
                <w:noProof/>
                <w:webHidden/>
              </w:rPr>
              <w:t>53</w:t>
            </w:r>
            <w:r>
              <w:rPr>
                <w:noProof/>
                <w:webHidden/>
              </w:rPr>
              <w:fldChar w:fldCharType="end"/>
            </w:r>
          </w:hyperlink>
        </w:p>
        <w:p w:rsidR="00A335A2" w:rsidRDefault="00A335A2">
          <w:pPr>
            <w:pStyle w:val="ndice2"/>
            <w:tabs>
              <w:tab w:val="left" w:pos="1985"/>
            </w:tabs>
            <w:rPr>
              <w:rFonts w:asciiTheme="minorHAnsi" w:eastAsiaTheme="minorEastAsia" w:hAnsiTheme="minorHAnsi" w:cstheme="minorBidi"/>
              <w:noProof/>
              <w:szCs w:val="22"/>
              <w:lang w:eastAsia="pt-PT"/>
            </w:rPr>
          </w:pPr>
          <w:hyperlink w:anchor="_Toc454469779" w:history="1">
            <w:r w:rsidRPr="007505C0">
              <w:rPr>
                <w:rStyle w:val="Hiperligao"/>
                <w:noProof/>
              </w:rPr>
              <w:t>6.2</w:t>
            </w:r>
            <w:r>
              <w:rPr>
                <w:rFonts w:asciiTheme="minorHAnsi" w:eastAsiaTheme="minorEastAsia" w:hAnsiTheme="minorHAnsi" w:cstheme="minorBidi"/>
                <w:noProof/>
                <w:szCs w:val="22"/>
                <w:lang w:eastAsia="pt-PT"/>
              </w:rPr>
              <w:tab/>
            </w:r>
            <w:r w:rsidRPr="007505C0">
              <w:rPr>
                <w:rStyle w:val="Hiperligao"/>
                <w:noProof/>
              </w:rPr>
              <w:t>Trabalho Futuro</w:t>
            </w:r>
            <w:r>
              <w:rPr>
                <w:noProof/>
                <w:webHidden/>
              </w:rPr>
              <w:tab/>
            </w:r>
            <w:r>
              <w:rPr>
                <w:noProof/>
                <w:webHidden/>
              </w:rPr>
              <w:fldChar w:fldCharType="begin"/>
            </w:r>
            <w:r>
              <w:rPr>
                <w:noProof/>
                <w:webHidden/>
              </w:rPr>
              <w:instrText xml:space="preserve"> PAGEREF _Toc454469779 \h </w:instrText>
            </w:r>
            <w:r>
              <w:rPr>
                <w:noProof/>
                <w:webHidden/>
              </w:rPr>
            </w:r>
            <w:r>
              <w:rPr>
                <w:noProof/>
                <w:webHidden/>
              </w:rPr>
              <w:fldChar w:fldCharType="separate"/>
            </w:r>
            <w:r w:rsidR="004E4E66">
              <w:rPr>
                <w:noProof/>
                <w:webHidden/>
              </w:rPr>
              <w:t>54</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80" w:history="1">
            <w:r w:rsidRPr="007505C0">
              <w:rPr>
                <w:rStyle w:val="Hiperligao"/>
                <w:noProof/>
              </w:rPr>
              <w:t>Referências</w:t>
            </w:r>
            <w:r>
              <w:rPr>
                <w:noProof/>
                <w:webHidden/>
              </w:rPr>
              <w:tab/>
            </w:r>
            <w:r>
              <w:rPr>
                <w:noProof/>
                <w:webHidden/>
              </w:rPr>
              <w:fldChar w:fldCharType="begin"/>
            </w:r>
            <w:r>
              <w:rPr>
                <w:noProof/>
                <w:webHidden/>
              </w:rPr>
              <w:instrText xml:space="preserve"> PAGEREF _Toc454469780 \h </w:instrText>
            </w:r>
            <w:r>
              <w:rPr>
                <w:noProof/>
                <w:webHidden/>
              </w:rPr>
            </w:r>
            <w:r>
              <w:rPr>
                <w:noProof/>
                <w:webHidden/>
              </w:rPr>
              <w:fldChar w:fldCharType="separate"/>
            </w:r>
            <w:r w:rsidR="004E4E66">
              <w:rPr>
                <w:noProof/>
                <w:webHidden/>
              </w:rPr>
              <w:t>57</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81" w:history="1">
            <w:r w:rsidRPr="007505C0">
              <w:rPr>
                <w:rStyle w:val="Hiperligao"/>
                <w:noProof/>
              </w:rPr>
              <w:t>Anexo A</w:t>
            </w:r>
            <w:r>
              <w:rPr>
                <w:noProof/>
                <w:webHidden/>
              </w:rPr>
              <w:tab/>
            </w:r>
            <w:r>
              <w:rPr>
                <w:noProof/>
                <w:webHidden/>
              </w:rPr>
              <w:fldChar w:fldCharType="begin"/>
            </w:r>
            <w:r>
              <w:rPr>
                <w:noProof/>
                <w:webHidden/>
              </w:rPr>
              <w:instrText xml:space="preserve"> PAGEREF _Toc454469781 \h </w:instrText>
            </w:r>
            <w:r>
              <w:rPr>
                <w:noProof/>
                <w:webHidden/>
              </w:rPr>
            </w:r>
            <w:r>
              <w:rPr>
                <w:noProof/>
                <w:webHidden/>
              </w:rPr>
              <w:fldChar w:fldCharType="separate"/>
            </w:r>
            <w:r w:rsidR="004E4E66">
              <w:rPr>
                <w:noProof/>
                <w:webHidden/>
              </w:rPr>
              <w:t>60</w:t>
            </w:r>
            <w:r>
              <w:rPr>
                <w:noProof/>
                <w:webHidden/>
              </w:rPr>
              <w:fldChar w:fldCharType="end"/>
            </w:r>
          </w:hyperlink>
        </w:p>
        <w:p w:rsidR="00A335A2" w:rsidRDefault="00A335A2">
          <w:pPr>
            <w:pStyle w:val="ndice1"/>
            <w:rPr>
              <w:rFonts w:asciiTheme="minorHAnsi" w:eastAsiaTheme="minorEastAsia" w:hAnsiTheme="minorHAnsi" w:cstheme="minorBidi"/>
              <w:b w:val="0"/>
              <w:noProof/>
              <w:szCs w:val="22"/>
              <w:lang w:eastAsia="pt-PT"/>
            </w:rPr>
          </w:pPr>
          <w:hyperlink w:anchor="_Toc454469782" w:history="1">
            <w:r w:rsidRPr="007505C0">
              <w:rPr>
                <w:rStyle w:val="Hiperligao"/>
                <w:noProof/>
              </w:rPr>
              <w:t>Anexo B</w:t>
            </w:r>
            <w:r>
              <w:rPr>
                <w:noProof/>
                <w:webHidden/>
              </w:rPr>
              <w:tab/>
            </w:r>
            <w:r>
              <w:rPr>
                <w:noProof/>
                <w:webHidden/>
              </w:rPr>
              <w:fldChar w:fldCharType="begin"/>
            </w:r>
            <w:r>
              <w:rPr>
                <w:noProof/>
                <w:webHidden/>
              </w:rPr>
              <w:instrText xml:space="preserve"> PAGEREF _Toc454469782 \h </w:instrText>
            </w:r>
            <w:r>
              <w:rPr>
                <w:noProof/>
                <w:webHidden/>
              </w:rPr>
            </w:r>
            <w:r>
              <w:rPr>
                <w:noProof/>
                <w:webHidden/>
              </w:rPr>
              <w:fldChar w:fldCharType="separate"/>
            </w:r>
            <w:r w:rsidR="004E4E66">
              <w:rPr>
                <w:noProof/>
                <w:webHidden/>
              </w:rPr>
              <w:t>63</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A335A2"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4469783" w:history="1">
        <w:r w:rsidR="00A335A2" w:rsidRPr="000C0D86">
          <w:rPr>
            <w:rStyle w:val="Hiperligao"/>
            <w:noProof/>
          </w:rPr>
          <w:t>Figura 1 - Sistema RI</w:t>
        </w:r>
        <w:r w:rsidR="00A335A2">
          <w:rPr>
            <w:noProof/>
            <w:webHidden/>
          </w:rPr>
          <w:tab/>
        </w:r>
        <w:r w:rsidR="00A335A2">
          <w:rPr>
            <w:noProof/>
            <w:webHidden/>
          </w:rPr>
          <w:fldChar w:fldCharType="begin"/>
        </w:r>
        <w:r w:rsidR="00A335A2">
          <w:rPr>
            <w:noProof/>
            <w:webHidden/>
          </w:rPr>
          <w:instrText xml:space="preserve"> PAGEREF _Toc454469783 \h </w:instrText>
        </w:r>
        <w:r w:rsidR="00A335A2">
          <w:rPr>
            <w:noProof/>
            <w:webHidden/>
          </w:rPr>
        </w:r>
        <w:r w:rsidR="00A335A2">
          <w:rPr>
            <w:noProof/>
            <w:webHidden/>
          </w:rPr>
          <w:fldChar w:fldCharType="separate"/>
        </w:r>
        <w:r w:rsidR="004E4E66">
          <w:rPr>
            <w:noProof/>
            <w:webHidden/>
          </w:rPr>
          <w:t>6</w:t>
        </w:r>
        <w:r w:rsidR="00A335A2">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1" w:anchor="_Toc454469784" w:history="1">
        <w:r w:rsidRPr="000C0D86">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4469784 \h </w:instrText>
        </w:r>
        <w:r>
          <w:rPr>
            <w:noProof/>
            <w:webHidden/>
          </w:rPr>
        </w:r>
        <w:r>
          <w:rPr>
            <w:noProof/>
            <w:webHidden/>
          </w:rPr>
          <w:fldChar w:fldCharType="separate"/>
        </w:r>
        <w:r w:rsidR="004E4E66">
          <w:rPr>
            <w:noProof/>
            <w:webHidden/>
          </w:rPr>
          <w:t>11</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2" w:anchor="_Toc454469785" w:history="1">
        <w:r w:rsidRPr="000C0D86">
          <w:rPr>
            <w:rStyle w:val="Hiperligao"/>
            <w:noProof/>
          </w:rPr>
          <w:t xml:space="preserve">Figura 3 - Arquitetura do </w:t>
        </w:r>
        <w:r w:rsidRPr="000C0D86">
          <w:rPr>
            <w:rStyle w:val="Hiperligao"/>
            <w:i/>
            <w:noProof/>
          </w:rPr>
          <w:t>Sphinx Search</w:t>
        </w:r>
        <w:r w:rsidRPr="000C0D86">
          <w:rPr>
            <w:rStyle w:val="Hiperligao"/>
            <w:noProof/>
          </w:rPr>
          <w:t xml:space="preserve"> [2]</w:t>
        </w:r>
        <w:r>
          <w:rPr>
            <w:noProof/>
            <w:webHidden/>
          </w:rPr>
          <w:tab/>
        </w:r>
        <w:r>
          <w:rPr>
            <w:noProof/>
            <w:webHidden/>
          </w:rPr>
          <w:fldChar w:fldCharType="begin"/>
        </w:r>
        <w:r>
          <w:rPr>
            <w:noProof/>
            <w:webHidden/>
          </w:rPr>
          <w:instrText xml:space="preserve"> PAGEREF _Toc454469785 \h </w:instrText>
        </w:r>
        <w:r>
          <w:rPr>
            <w:noProof/>
            <w:webHidden/>
          </w:rPr>
        </w:r>
        <w:r>
          <w:rPr>
            <w:noProof/>
            <w:webHidden/>
          </w:rPr>
          <w:fldChar w:fldCharType="separate"/>
        </w:r>
        <w:r w:rsidR="004E4E66">
          <w:rPr>
            <w:noProof/>
            <w:webHidden/>
          </w:rPr>
          <w:t>14</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3" w:anchor="_Toc454469786" w:history="1">
        <w:r w:rsidRPr="000C0D86">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4469786 \h </w:instrText>
        </w:r>
        <w:r>
          <w:rPr>
            <w:noProof/>
            <w:webHidden/>
          </w:rPr>
        </w:r>
        <w:r>
          <w:rPr>
            <w:noProof/>
            <w:webHidden/>
          </w:rPr>
          <w:fldChar w:fldCharType="separate"/>
        </w:r>
        <w:r w:rsidR="004E4E66">
          <w:rPr>
            <w:noProof/>
            <w:webHidden/>
          </w:rPr>
          <w:t>16</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4" w:anchor="_Toc454469787" w:history="1">
        <w:r w:rsidRPr="000C0D86">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4469787 \h </w:instrText>
        </w:r>
        <w:r>
          <w:rPr>
            <w:noProof/>
            <w:webHidden/>
          </w:rPr>
        </w:r>
        <w:r>
          <w:rPr>
            <w:noProof/>
            <w:webHidden/>
          </w:rPr>
          <w:fldChar w:fldCharType="separate"/>
        </w:r>
        <w:r w:rsidR="004E4E66">
          <w:rPr>
            <w:noProof/>
            <w:webHidden/>
          </w:rPr>
          <w:t>19</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5" w:anchor="_Toc454469788" w:history="1">
        <w:r w:rsidRPr="000C0D86">
          <w:rPr>
            <w:rStyle w:val="Hiperligao"/>
            <w:noProof/>
          </w:rPr>
          <w:t>Figura 6 - Estrutura hierárquica do MeSH [1]</w:t>
        </w:r>
        <w:r>
          <w:rPr>
            <w:noProof/>
            <w:webHidden/>
          </w:rPr>
          <w:tab/>
        </w:r>
        <w:r>
          <w:rPr>
            <w:noProof/>
            <w:webHidden/>
          </w:rPr>
          <w:fldChar w:fldCharType="begin"/>
        </w:r>
        <w:r>
          <w:rPr>
            <w:noProof/>
            <w:webHidden/>
          </w:rPr>
          <w:instrText xml:space="preserve"> PAGEREF _Toc454469788 \h </w:instrText>
        </w:r>
        <w:r>
          <w:rPr>
            <w:noProof/>
            <w:webHidden/>
          </w:rPr>
        </w:r>
        <w:r>
          <w:rPr>
            <w:noProof/>
            <w:webHidden/>
          </w:rPr>
          <w:fldChar w:fldCharType="separate"/>
        </w:r>
        <w:r w:rsidR="004E4E66">
          <w:rPr>
            <w:noProof/>
            <w:webHidden/>
          </w:rPr>
          <w:t>20</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6" w:anchor="_Toc454469789" w:history="1">
        <w:r w:rsidRPr="000C0D86">
          <w:rPr>
            <w:rStyle w:val="Hiperligao"/>
            <w:noProof/>
          </w:rPr>
          <w:t xml:space="preserve">Figura 7 - Atores envolvidos no </w:t>
        </w:r>
        <w:r w:rsidRPr="000C0D86">
          <w:rPr>
            <w:rStyle w:val="Hiperligao"/>
            <w:i/>
            <w:noProof/>
          </w:rPr>
          <w:t>openEHR</w:t>
        </w:r>
        <w:r w:rsidRPr="000C0D86">
          <w:rPr>
            <w:rStyle w:val="Hiperligao"/>
            <w:noProof/>
          </w:rPr>
          <w:t>, [6]</w:t>
        </w:r>
        <w:r>
          <w:rPr>
            <w:noProof/>
            <w:webHidden/>
          </w:rPr>
          <w:tab/>
        </w:r>
        <w:r>
          <w:rPr>
            <w:noProof/>
            <w:webHidden/>
          </w:rPr>
          <w:fldChar w:fldCharType="begin"/>
        </w:r>
        <w:r>
          <w:rPr>
            <w:noProof/>
            <w:webHidden/>
          </w:rPr>
          <w:instrText xml:space="preserve"> PAGEREF _Toc454469789 \h </w:instrText>
        </w:r>
        <w:r>
          <w:rPr>
            <w:noProof/>
            <w:webHidden/>
          </w:rPr>
        </w:r>
        <w:r>
          <w:rPr>
            <w:noProof/>
            <w:webHidden/>
          </w:rPr>
          <w:fldChar w:fldCharType="separate"/>
        </w:r>
        <w:r w:rsidR="004E4E66">
          <w:rPr>
            <w:noProof/>
            <w:webHidden/>
          </w:rPr>
          <w:t>22</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7" w:anchor="_Toc454469790" w:history="1">
        <w:r w:rsidRPr="000C0D86">
          <w:rPr>
            <w:rStyle w:val="Hiperligao"/>
            <w:noProof/>
          </w:rPr>
          <w:t>Figura 8 - Estrutura da aplicação cliente/servidor</w:t>
        </w:r>
        <w:r>
          <w:rPr>
            <w:noProof/>
            <w:webHidden/>
          </w:rPr>
          <w:tab/>
        </w:r>
        <w:r>
          <w:rPr>
            <w:noProof/>
            <w:webHidden/>
          </w:rPr>
          <w:fldChar w:fldCharType="begin"/>
        </w:r>
        <w:r>
          <w:rPr>
            <w:noProof/>
            <w:webHidden/>
          </w:rPr>
          <w:instrText xml:space="preserve"> PAGEREF _Toc454469790 \h </w:instrText>
        </w:r>
        <w:r>
          <w:rPr>
            <w:noProof/>
            <w:webHidden/>
          </w:rPr>
        </w:r>
        <w:r>
          <w:rPr>
            <w:noProof/>
            <w:webHidden/>
          </w:rPr>
          <w:fldChar w:fldCharType="separate"/>
        </w:r>
        <w:r w:rsidR="004E4E66">
          <w:rPr>
            <w:noProof/>
            <w:webHidden/>
          </w:rPr>
          <w:t>25</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8" w:anchor="_Toc454469791" w:history="1">
        <w:r w:rsidRPr="000C0D86">
          <w:rPr>
            <w:rStyle w:val="Hiperligao"/>
            <w:noProof/>
          </w:rPr>
          <w:t>Figura 9 - Arquitetura da solução</w:t>
        </w:r>
        <w:r>
          <w:rPr>
            <w:noProof/>
            <w:webHidden/>
          </w:rPr>
          <w:tab/>
        </w:r>
        <w:r>
          <w:rPr>
            <w:noProof/>
            <w:webHidden/>
          </w:rPr>
          <w:fldChar w:fldCharType="begin"/>
        </w:r>
        <w:r>
          <w:rPr>
            <w:noProof/>
            <w:webHidden/>
          </w:rPr>
          <w:instrText xml:space="preserve"> PAGEREF _Toc454469791 \h </w:instrText>
        </w:r>
        <w:r>
          <w:rPr>
            <w:noProof/>
            <w:webHidden/>
          </w:rPr>
        </w:r>
        <w:r>
          <w:rPr>
            <w:noProof/>
            <w:webHidden/>
          </w:rPr>
          <w:fldChar w:fldCharType="separate"/>
        </w:r>
        <w:r w:rsidR="004E4E66">
          <w:rPr>
            <w:noProof/>
            <w:webHidden/>
          </w:rPr>
          <w:t>26</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19" w:anchor="_Toc454469792" w:history="1">
        <w:r w:rsidRPr="000C0D86">
          <w:rPr>
            <w:rStyle w:val="Hiperligao"/>
            <w:noProof/>
          </w:rPr>
          <w:t>Figura 10 - Diagrama de casos de uso do utilizador</w:t>
        </w:r>
        <w:r>
          <w:rPr>
            <w:noProof/>
            <w:webHidden/>
          </w:rPr>
          <w:tab/>
        </w:r>
        <w:r>
          <w:rPr>
            <w:noProof/>
            <w:webHidden/>
          </w:rPr>
          <w:fldChar w:fldCharType="begin"/>
        </w:r>
        <w:r>
          <w:rPr>
            <w:noProof/>
            <w:webHidden/>
          </w:rPr>
          <w:instrText xml:space="preserve"> PAGEREF _Toc454469792 \h </w:instrText>
        </w:r>
        <w:r>
          <w:rPr>
            <w:noProof/>
            <w:webHidden/>
          </w:rPr>
        </w:r>
        <w:r>
          <w:rPr>
            <w:noProof/>
            <w:webHidden/>
          </w:rPr>
          <w:fldChar w:fldCharType="separate"/>
        </w:r>
        <w:r w:rsidR="004E4E66">
          <w:rPr>
            <w:noProof/>
            <w:webHidden/>
          </w:rPr>
          <w:t>29</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20" w:anchor="_Toc454469793" w:history="1">
        <w:r w:rsidRPr="000C0D86">
          <w:rPr>
            <w:rStyle w:val="Hiperligao"/>
            <w:noProof/>
          </w:rPr>
          <w:t xml:space="preserve">Figura 11 - Ecrãs de uma contribuição no </w:t>
        </w:r>
        <w:r w:rsidRPr="000C0D86">
          <w:rPr>
            <w:rStyle w:val="Hiperligao"/>
            <w:i/>
            <w:noProof/>
          </w:rPr>
          <w:t>EHRServer</w:t>
        </w:r>
        <w:r>
          <w:rPr>
            <w:noProof/>
            <w:webHidden/>
          </w:rPr>
          <w:tab/>
        </w:r>
        <w:r>
          <w:rPr>
            <w:noProof/>
            <w:webHidden/>
          </w:rPr>
          <w:fldChar w:fldCharType="begin"/>
        </w:r>
        <w:r>
          <w:rPr>
            <w:noProof/>
            <w:webHidden/>
          </w:rPr>
          <w:instrText xml:space="preserve"> PAGEREF _Toc454469793 \h </w:instrText>
        </w:r>
        <w:r>
          <w:rPr>
            <w:noProof/>
            <w:webHidden/>
          </w:rPr>
        </w:r>
        <w:r>
          <w:rPr>
            <w:noProof/>
            <w:webHidden/>
          </w:rPr>
          <w:fldChar w:fldCharType="separate"/>
        </w:r>
        <w:r w:rsidR="004E4E66">
          <w:rPr>
            <w:noProof/>
            <w:webHidden/>
          </w:rPr>
          <w:t>33</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21" w:anchor="_Toc454469794" w:history="1">
        <w:r w:rsidRPr="000C0D86">
          <w:rPr>
            <w:rStyle w:val="Hiperligao"/>
            <w:noProof/>
          </w:rPr>
          <w:t xml:space="preserve">Figura 12 - </w:t>
        </w:r>
        <w:r w:rsidRPr="000C0D86">
          <w:rPr>
            <w:rStyle w:val="Hiperligao"/>
            <w:i/>
            <w:noProof/>
          </w:rPr>
          <w:t>Template</w:t>
        </w:r>
        <w:r w:rsidRPr="000C0D86">
          <w:rPr>
            <w:rStyle w:val="Hiperligao"/>
            <w:noProof/>
          </w:rPr>
          <w:t xml:space="preserve"> (dados demográficos)</w:t>
        </w:r>
        <w:r>
          <w:rPr>
            <w:noProof/>
            <w:webHidden/>
          </w:rPr>
          <w:tab/>
        </w:r>
        <w:r>
          <w:rPr>
            <w:noProof/>
            <w:webHidden/>
          </w:rPr>
          <w:fldChar w:fldCharType="begin"/>
        </w:r>
        <w:r>
          <w:rPr>
            <w:noProof/>
            <w:webHidden/>
          </w:rPr>
          <w:instrText xml:space="preserve"> PAGEREF _Toc454469794 \h </w:instrText>
        </w:r>
        <w:r>
          <w:rPr>
            <w:noProof/>
            <w:webHidden/>
          </w:rPr>
        </w:r>
        <w:r>
          <w:rPr>
            <w:noProof/>
            <w:webHidden/>
          </w:rPr>
          <w:fldChar w:fldCharType="separate"/>
        </w:r>
        <w:r w:rsidR="004E4E66">
          <w:rPr>
            <w:noProof/>
            <w:webHidden/>
          </w:rPr>
          <w:t>36</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22" w:anchor="_Toc454469795" w:history="1">
        <w:r w:rsidRPr="000C0D86">
          <w:rPr>
            <w:rStyle w:val="Hiperligao"/>
            <w:noProof/>
          </w:rPr>
          <w:t>Figura 13 - Interface de resultados e pesquisa</w:t>
        </w:r>
        <w:r>
          <w:rPr>
            <w:noProof/>
            <w:webHidden/>
          </w:rPr>
          <w:tab/>
        </w:r>
        <w:r>
          <w:rPr>
            <w:noProof/>
            <w:webHidden/>
          </w:rPr>
          <w:fldChar w:fldCharType="begin"/>
        </w:r>
        <w:r>
          <w:rPr>
            <w:noProof/>
            <w:webHidden/>
          </w:rPr>
          <w:instrText xml:space="preserve"> PAGEREF _Toc454469795 \h </w:instrText>
        </w:r>
        <w:r>
          <w:rPr>
            <w:noProof/>
            <w:webHidden/>
          </w:rPr>
        </w:r>
        <w:r>
          <w:rPr>
            <w:noProof/>
            <w:webHidden/>
          </w:rPr>
          <w:fldChar w:fldCharType="separate"/>
        </w:r>
        <w:r w:rsidR="004E4E66">
          <w:rPr>
            <w:noProof/>
            <w:webHidden/>
          </w:rPr>
          <w:t>43</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23" w:anchor="_Toc454469796" w:history="1">
        <w:r w:rsidRPr="000C0D86">
          <w:rPr>
            <w:rStyle w:val="Hiperligao"/>
            <w:noProof/>
          </w:rPr>
          <w:t>Figura 14 - Pesquisa avançada</w:t>
        </w:r>
        <w:r>
          <w:rPr>
            <w:noProof/>
            <w:webHidden/>
          </w:rPr>
          <w:tab/>
        </w:r>
        <w:r>
          <w:rPr>
            <w:noProof/>
            <w:webHidden/>
          </w:rPr>
          <w:fldChar w:fldCharType="begin"/>
        </w:r>
        <w:r>
          <w:rPr>
            <w:noProof/>
            <w:webHidden/>
          </w:rPr>
          <w:instrText xml:space="preserve"> PAGEREF _Toc454469796 \h </w:instrText>
        </w:r>
        <w:r>
          <w:rPr>
            <w:noProof/>
            <w:webHidden/>
          </w:rPr>
        </w:r>
        <w:r>
          <w:rPr>
            <w:noProof/>
            <w:webHidden/>
          </w:rPr>
          <w:fldChar w:fldCharType="separate"/>
        </w:r>
        <w:r w:rsidR="004E4E66">
          <w:rPr>
            <w:noProof/>
            <w:webHidden/>
          </w:rPr>
          <w:t>43</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24" w:anchor="_Toc454469797" w:history="1">
        <w:r w:rsidRPr="000C0D86">
          <w:rPr>
            <w:rStyle w:val="Hiperligao"/>
            <w:noProof/>
          </w:rPr>
          <w:t>Figura 15 - Interface de informação demográfica</w:t>
        </w:r>
        <w:r>
          <w:rPr>
            <w:noProof/>
            <w:webHidden/>
          </w:rPr>
          <w:tab/>
        </w:r>
        <w:r>
          <w:rPr>
            <w:noProof/>
            <w:webHidden/>
          </w:rPr>
          <w:fldChar w:fldCharType="begin"/>
        </w:r>
        <w:r>
          <w:rPr>
            <w:noProof/>
            <w:webHidden/>
          </w:rPr>
          <w:instrText xml:space="preserve"> PAGEREF _Toc454469797 \h </w:instrText>
        </w:r>
        <w:r>
          <w:rPr>
            <w:noProof/>
            <w:webHidden/>
          </w:rPr>
        </w:r>
        <w:r>
          <w:rPr>
            <w:noProof/>
            <w:webHidden/>
          </w:rPr>
          <w:fldChar w:fldCharType="separate"/>
        </w:r>
        <w:r w:rsidR="004E4E66">
          <w:rPr>
            <w:noProof/>
            <w:webHidden/>
          </w:rPr>
          <w:t>44</w:t>
        </w:r>
        <w:r>
          <w:rPr>
            <w:noProof/>
            <w:webHidden/>
          </w:rPr>
          <w:fldChar w:fldCharType="end"/>
        </w:r>
      </w:hyperlink>
    </w:p>
    <w:p w:rsidR="00A335A2" w:rsidRDefault="00A335A2">
      <w:pPr>
        <w:pStyle w:val="ndicedeilustraes"/>
        <w:rPr>
          <w:rFonts w:asciiTheme="minorHAnsi" w:eastAsiaTheme="minorEastAsia" w:hAnsiTheme="minorHAnsi" w:cstheme="minorBidi"/>
          <w:noProof/>
          <w:sz w:val="22"/>
          <w:szCs w:val="22"/>
          <w:lang w:eastAsia="pt-PT"/>
        </w:rPr>
      </w:pPr>
      <w:hyperlink r:id="rId25" w:anchor="_Toc454469798" w:history="1">
        <w:r w:rsidRPr="000C0D86">
          <w:rPr>
            <w:rStyle w:val="Hiperligao"/>
            <w:noProof/>
          </w:rPr>
          <w:t>Figura 16 - Diagrama de atividades da aplicação</w:t>
        </w:r>
        <w:r>
          <w:rPr>
            <w:noProof/>
            <w:webHidden/>
          </w:rPr>
          <w:tab/>
        </w:r>
        <w:r>
          <w:rPr>
            <w:noProof/>
            <w:webHidden/>
          </w:rPr>
          <w:fldChar w:fldCharType="begin"/>
        </w:r>
        <w:r>
          <w:rPr>
            <w:noProof/>
            <w:webHidden/>
          </w:rPr>
          <w:instrText xml:space="preserve"> PAGEREF _Toc454469798 \h </w:instrText>
        </w:r>
        <w:r>
          <w:rPr>
            <w:noProof/>
            <w:webHidden/>
          </w:rPr>
        </w:r>
        <w:r>
          <w:rPr>
            <w:noProof/>
            <w:webHidden/>
          </w:rPr>
          <w:fldChar w:fldCharType="separate"/>
        </w:r>
        <w:r w:rsidR="004E4E66">
          <w:rPr>
            <w:noProof/>
            <w:webHidden/>
          </w:rPr>
          <w:t>46</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6"/>
          <w:headerReference w:type="default" r:id="rId27"/>
          <w:footerReference w:type="even" r:id="rId28"/>
          <w:footerReference w:type="default" r:id="rId29"/>
          <w:headerReference w:type="first" r:id="rId30"/>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A335A2"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A335A2">
        <w:rPr>
          <w:noProof/>
        </w:rPr>
        <w:t>Tabela 1 - Comparação entre SOLR, ElasticSearch e Sphinx Search</w:t>
      </w:r>
      <w:r w:rsidR="00A335A2">
        <w:rPr>
          <w:noProof/>
        </w:rPr>
        <w:tab/>
      </w:r>
      <w:r w:rsidR="00A335A2">
        <w:rPr>
          <w:noProof/>
        </w:rPr>
        <w:fldChar w:fldCharType="begin"/>
      </w:r>
      <w:r w:rsidR="00A335A2">
        <w:rPr>
          <w:noProof/>
        </w:rPr>
        <w:instrText xml:space="preserve"> PAGEREF _Toc454469799 \h </w:instrText>
      </w:r>
      <w:r w:rsidR="00A335A2">
        <w:rPr>
          <w:noProof/>
        </w:rPr>
      </w:r>
      <w:r w:rsidR="00A335A2">
        <w:rPr>
          <w:noProof/>
        </w:rPr>
        <w:fldChar w:fldCharType="separate"/>
      </w:r>
      <w:r w:rsidR="004E4E66">
        <w:rPr>
          <w:noProof/>
        </w:rPr>
        <w:t>16</w:t>
      </w:r>
      <w:r w:rsidR="00A335A2">
        <w:rPr>
          <w:noProof/>
        </w:rPr>
        <w:fldChar w:fldCharType="end"/>
      </w:r>
    </w:p>
    <w:p w:rsidR="00A335A2" w:rsidRDefault="00A335A2">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469800 \h </w:instrText>
      </w:r>
      <w:r>
        <w:rPr>
          <w:noProof/>
        </w:rPr>
      </w:r>
      <w:r>
        <w:rPr>
          <w:noProof/>
        </w:rPr>
        <w:fldChar w:fldCharType="separate"/>
      </w:r>
      <w:r w:rsidR="004E4E66">
        <w:rPr>
          <w:noProof/>
        </w:rPr>
        <w:t>19</w:t>
      </w:r>
      <w:r>
        <w:rPr>
          <w:noProof/>
        </w:rPr>
        <w:fldChar w:fldCharType="end"/>
      </w:r>
    </w:p>
    <w:p w:rsidR="00A335A2" w:rsidRDefault="00A335A2">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469801 \h </w:instrText>
      </w:r>
      <w:r>
        <w:rPr>
          <w:noProof/>
        </w:rPr>
      </w:r>
      <w:r>
        <w:rPr>
          <w:noProof/>
        </w:rPr>
        <w:fldChar w:fldCharType="separate"/>
      </w:r>
      <w:r w:rsidR="004E4E66">
        <w:rPr>
          <w:noProof/>
        </w:rPr>
        <w:t>21</w:t>
      </w:r>
      <w:r>
        <w:rPr>
          <w:noProof/>
        </w:rPr>
        <w:fldChar w:fldCharType="end"/>
      </w:r>
    </w:p>
    <w:p w:rsidR="00A335A2" w:rsidRDefault="00A335A2">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14477D">
        <w:rPr>
          <w:i/>
          <w:noProof/>
        </w:rPr>
        <w:t>Solr</w:t>
      </w:r>
      <w:r>
        <w:rPr>
          <w:noProof/>
        </w:rPr>
        <w:tab/>
      </w:r>
      <w:r>
        <w:rPr>
          <w:noProof/>
        </w:rPr>
        <w:fldChar w:fldCharType="begin"/>
      </w:r>
      <w:r>
        <w:rPr>
          <w:noProof/>
        </w:rPr>
        <w:instrText xml:space="preserve"> PAGEREF _Toc454469802 \h </w:instrText>
      </w:r>
      <w:r>
        <w:rPr>
          <w:noProof/>
        </w:rPr>
      </w:r>
      <w:r>
        <w:rPr>
          <w:noProof/>
        </w:rPr>
        <w:fldChar w:fldCharType="separate"/>
      </w:r>
      <w:r w:rsidR="004E4E66">
        <w:rPr>
          <w:noProof/>
        </w:rPr>
        <w:t>39</w:t>
      </w:r>
      <w:r>
        <w:rPr>
          <w:noProof/>
        </w:rPr>
        <w:fldChar w:fldCharType="end"/>
      </w:r>
    </w:p>
    <w:p w:rsidR="00A335A2" w:rsidRDefault="00A335A2">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469803 \h </w:instrText>
      </w:r>
      <w:r>
        <w:rPr>
          <w:noProof/>
        </w:rPr>
      </w:r>
      <w:r>
        <w:rPr>
          <w:noProof/>
        </w:rPr>
        <w:fldChar w:fldCharType="separate"/>
      </w:r>
      <w:r w:rsidR="004E4E66">
        <w:rPr>
          <w:noProof/>
        </w:rPr>
        <w:t>50</w:t>
      </w:r>
      <w:r>
        <w:rPr>
          <w:noProof/>
        </w:rPr>
        <w:fldChar w:fldCharType="end"/>
      </w:r>
    </w:p>
    <w:p w:rsidR="00A335A2" w:rsidRDefault="00A335A2">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4469804 \h </w:instrText>
      </w:r>
      <w:r>
        <w:rPr>
          <w:noProof/>
        </w:rPr>
      </w:r>
      <w:r>
        <w:rPr>
          <w:noProof/>
        </w:rPr>
        <w:fldChar w:fldCharType="separate"/>
      </w:r>
      <w:r w:rsidR="004E4E66">
        <w:rPr>
          <w:noProof/>
        </w:rPr>
        <w:t>50</w:t>
      </w:r>
      <w:r>
        <w:rPr>
          <w:noProof/>
        </w:rPr>
        <w:fldChar w:fldCharType="end"/>
      </w:r>
    </w:p>
    <w:p w:rsidR="00A335A2" w:rsidRDefault="00A335A2">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4469805 \h </w:instrText>
      </w:r>
      <w:r>
        <w:rPr>
          <w:noProof/>
        </w:rPr>
      </w:r>
      <w:r>
        <w:rPr>
          <w:noProof/>
        </w:rPr>
        <w:fldChar w:fldCharType="separate"/>
      </w:r>
      <w:r w:rsidR="004E4E66">
        <w:rPr>
          <w:noProof/>
        </w:rPr>
        <w:t>63</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bookmarkStart w:id="0" w:name="_GoBack"/>
      <w:bookmarkEnd w:id="0"/>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r w:rsidRPr="00173F88">
              <w:t>Application Programming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r>
              <w:t>Extended Entity R</w:t>
            </w:r>
            <w:r w:rsidRPr="00C55220">
              <w:t>elationship</w:t>
            </w:r>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r>
              <w:t>Electronic Health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r>
              <w:t>Hyper Text Markup Language</w:t>
            </w:r>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r w:rsidRPr="006F7AC8">
              <w:t>Hypertext Transfer Protocol</w:t>
            </w:r>
          </w:p>
        </w:tc>
      </w:tr>
      <w:tr w:rsidR="0061170D" w:rsidRPr="001C5967"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r w:rsidRPr="00173F88">
              <w:t>JavaScript Object Notation</w:t>
            </w:r>
          </w:p>
        </w:tc>
      </w:tr>
      <w:tr w:rsidR="0061170D" w:rsidRPr="00823525" w:rsidTr="005E7009">
        <w:tc>
          <w:tcPr>
            <w:tcW w:w="1271" w:type="dxa"/>
          </w:tcPr>
          <w:p w:rsidR="0061170D" w:rsidRDefault="0061170D" w:rsidP="00321FA1">
            <w:pPr>
              <w:pStyle w:val="tabelaabreviaturas"/>
              <w:rPr>
                <w:lang w:val="en-GB"/>
              </w:rPr>
            </w:pPr>
            <w:r>
              <w:rPr>
                <w:lang w:val="en-GB"/>
              </w:rPr>
              <w:t>MeSH</w:t>
            </w:r>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r>
              <w:t>MySQL</w:t>
            </w:r>
          </w:p>
        </w:tc>
        <w:tc>
          <w:tcPr>
            <w:tcW w:w="7234" w:type="dxa"/>
            <w:tcMar>
              <w:left w:w="113" w:type="dxa"/>
            </w:tcMar>
          </w:tcPr>
          <w:p w:rsidR="0061170D" w:rsidRDefault="0061170D" w:rsidP="00321FA1">
            <w:pPr>
              <w:pStyle w:val="tabelaabreviaturas"/>
            </w:pPr>
            <w:r>
              <w:t>My Structured Query L</w:t>
            </w:r>
            <w:r w:rsidRPr="00781195">
              <w:t>anguage</w:t>
            </w:r>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r w:rsidRPr="00173F88">
              <w:t>Portable Document Format</w:t>
            </w:r>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r w:rsidRPr="00BF7AF4">
              <w:t>Representational State Transfer</w:t>
            </w:r>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1C5967"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31"/>
          <w:headerReference w:type="default" r:id="rId32"/>
          <w:footerReference w:type="even" r:id="rId33"/>
          <w:footerReference w:type="default" r:id="rId34"/>
          <w:headerReference w:type="first" r:id="rId35"/>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1" w:name="_Toc441331318"/>
      <w:bookmarkStart w:id="2" w:name="_Toc454469725"/>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9B66EE">
        <w:t>importante e que influe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3" w:name="_Toc441331319"/>
      <w:bookmarkStart w:id="4" w:name="_Toc454469726"/>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DF6937">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DF6937">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5" w:name="_Toc441331321"/>
      <w:bookmarkStart w:id="6" w:name="_Toc454469727"/>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7" w:name="_Toc441331322"/>
      <w:bookmarkStart w:id="8" w:name="_Toc454469728"/>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314E43">
          <w:headerReference w:type="even" r:id="rId36"/>
          <w:headerReference w:type="default" r:id="rId37"/>
          <w:footerReference w:type="even" r:id="rId38"/>
          <w:footerReference w:type="default" r:id="rId39"/>
          <w:headerReference w:type="first" r:id="rId40"/>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Cabealho1"/>
      </w:pPr>
      <w:bookmarkStart w:id="10" w:name="_Toc441331323"/>
      <w:bookmarkStart w:id="11" w:name="_Toc454469729"/>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2" w:name="_Toc441331324"/>
      <w:bookmarkStart w:id="13" w:name="_Toc454469730"/>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4" w:name="_Toc454469731"/>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Manning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34688" behindDoc="0" locked="0" layoutInCell="1" allowOverlap="1" wp14:anchorId="1DC8E26E" wp14:editId="3EA36097">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BA78AC" w:rsidRPr="00721B6B" w:rsidRDefault="00BA78AC" w:rsidP="00705137">
                              <w:pPr>
                                <w:pStyle w:val="Legenda"/>
                                <w:jc w:val="center"/>
                                <w:rPr>
                                  <w:noProof/>
                                </w:rPr>
                              </w:pPr>
                              <w:bookmarkStart w:id="15" w:name="_Toc454469783"/>
                              <w:r>
                                <w:t xml:space="preserve">Figura </w:t>
                              </w:r>
                              <w:r w:rsidR="00E55E8B">
                                <w:fldChar w:fldCharType="begin"/>
                              </w:r>
                              <w:r w:rsidR="00E55E8B">
                                <w:instrText xml:space="preserve"> SEQ Figura</w:instrText>
                              </w:r>
                              <w:r w:rsidR="00E55E8B">
                                <w:instrText xml:space="preserve"> \* ARABIC </w:instrText>
                              </w:r>
                              <w:r w:rsidR="00E55E8B">
                                <w:fldChar w:fldCharType="separate"/>
                              </w:r>
                              <w:r w:rsidR="004E4E66">
                                <w:rPr>
                                  <w:noProof/>
                                </w:rPr>
                                <w:t>1</w:t>
                              </w:r>
                              <w:r w:rsidR="00E55E8B">
                                <w:rPr>
                                  <w:noProof/>
                                </w:rPr>
                                <w:fldChar w:fldCharType="end"/>
                              </w:r>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C8E26E" id="Grupo 30" o:spid="_x0000_s1026" style="position:absolute;left:0;text-align:left;margin-left:18.45pt;margin-top:16.3pt;width:387.8pt;height:219.5pt;z-index:25163468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42"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BA78AC" w:rsidRPr="00721B6B" w:rsidRDefault="00BA78AC" w:rsidP="00705137">
                        <w:pPr>
                          <w:pStyle w:val="Legenda"/>
                          <w:jc w:val="center"/>
                          <w:rPr>
                            <w:noProof/>
                          </w:rPr>
                        </w:pPr>
                        <w:bookmarkStart w:id="16" w:name="_Toc454469783"/>
                        <w:r>
                          <w:t xml:space="preserve">Figura </w:t>
                        </w:r>
                        <w:r w:rsidR="00E55E8B">
                          <w:fldChar w:fldCharType="begin"/>
                        </w:r>
                        <w:r w:rsidR="00E55E8B">
                          <w:instrText xml:space="preserve"> SEQ Figura</w:instrText>
                        </w:r>
                        <w:r w:rsidR="00E55E8B">
                          <w:instrText xml:space="preserve"> \* ARABIC </w:instrText>
                        </w:r>
                        <w:r w:rsidR="00E55E8B">
                          <w:fldChar w:fldCharType="separate"/>
                        </w:r>
                        <w:r w:rsidR="004E4E66">
                          <w:rPr>
                            <w:noProof/>
                          </w:rPr>
                          <w:t>1</w:t>
                        </w:r>
                        <w:r w:rsidR="00E55E8B">
                          <w:rPr>
                            <w:noProof/>
                          </w:rPr>
                          <w:fldChar w:fldCharType="end"/>
                        </w:r>
                        <w:r>
                          <w:t xml:space="preserve"> - Sistema RI</w:t>
                        </w:r>
                        <w:bookmarkEnd w:id="16"/>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7" w:name="_Toc454469732"/>
      <w:r>
        <w:t>Modelos Clássicos</w:t>
      </w:r>
      <w:bookmarkEnd w:id="17"/>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Robertson e K. Sparck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8" w:name="_Toc454469733"/>
      <w:r>
        <w:t>Modelos Estruturados</w:t>
      </w:r>
      <w:bookmarkEnd w:id="18"/>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r w:rsidRPr="00BB7A58">
        <w:rPr>
          <w:i/>
        </w:rPr>
        <w:t>query</w:t>
      </w:r>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listas não sobrepostas foi proposto por Burkowski</w:t>
      </w:r>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lastRenderedPageBreak/>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9" w:name="_Toc441331328"/>
      <w:bookmarkStart w:id="20" w:name="_Toc454469734"/>
      <w:r w:rsidRPr="00173F88">
        <w:t>Indexação</w:t>
      </w:r>
      <w:bookmarkEnd w:id="20"/>
    </w:p>
    <w:p w:rsidR="007510CC" w:rsidRPr="00173F88" w:rsidRDefault="00B546B9" w:rsidP="00B546B9">
      <w:pPr>
        <w:pStyle w:val="Corpodetexto"/>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Cabealho4"/>
        <w:rPr>
          <w:i/>
        </w:rPr>
      </w:pPr>
      <w:r w:rsidRPr="00B1746B">
        <w:rPr>
          <w:i/>
        </w:rPr>
        <w:lastRenderedPageBreak/>
        <w:t>Stemming</w:t>
      </w:r>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r>
        <w:t>Stopwords</w:t>
      </w:r>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Cabealho3"/>
      </w:pPr>
      <w:bookmarkStart w:id="21" w:name="_Toc454469735"/>
      <w:r w:rsidRPr="00173F88">
        <w:t>Apache Lucene</w:t>
      </w:r>
      <w:bookmarkEnd w:id="21"/>
    </w:p>
    <w:p w:rsidR="00704FDA" w:rsidRPr="00173F88" w:rsidRDefault="00DC7B77" w:rsidP="00704FDA">
      <w:pPr>
        <w:pStyle w:val="Corpodetexto"/>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30592" behindDoc="0" locked="0" layoutInCell="1" allowOverlap="1" wp14:anchorId="1CBD5766" wp14:editId="26CEB607">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3"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BA78AC" w:rsidRPr="00926EEE" w:rsidRDefault="00BA78AC" w:rsidP="00705137">
                              <w:pPr>
                                <w:pStyle w:val="Legenda"/>
                                <w:jc w:val="center"/>
                              </w:pPr>
                              <w:bookmarkStart w:id="22" w:name="_Toc454469784"/>
                              <w:r>
                                <w:t xml:space="preserve">Figura </w:t>
                              </w:r>
                              <w:r w:rsidR="00E55E8B">
                                <w:fldChar w:fldCharType="begin"/>
                              </w:r>
                              <w:r w:rsidR="00E55E8B">
                                <w:instrText xml:space="preserve"> SEQ Figura \* ARABIC </w:instrText>
                              </w:r>
                              <w:r w:rsidR="00E55E8B">
                                <w:fldChar w:fldCharType="separate"/>
                              </w:r>
                              <w:r w:rsidR="004E4E66">
                                <w:rPr>
                                  <w:noProof/>
                                </w:rPr>
                                <w:t>2</w:t>
                              </w:r>
                              <w:r w:rsidR="00E55E8B">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CBD5766" id="Grupo 8" o:spid="_x0000_s1029" style="position:absolute;left:0;text-align:left;margin-left:0;margin-top:48.8pt;width:392.25pt;height:350.75pt;z-index:25163059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44"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BA78AC" w:rsidRPr="00926EEE" w:rsidRDefault="00BA78AC" w:rsidP="00705137">
                        <w:pPr>
                          <w:pStyle w:val="Legenda"/>
                          <w:jc w:val="center"/>
                        </w:pPr>
                        <w:bookmarkStart w:id="23" w:name="_Toc454469784"/>
                        <w:r>
                          <w:t xml:space="preserve">Figura </w:t>
                        </w:r>
                        <w:r w:rsidR="00E55E8B">
                          <w:fldChar w:fldCharType="begin"/>
                        </w:r>
                        <w:r w:rsidR="00E55E8B">
                          <w:instrText xml:space="preserve"> SEQ Figura \* ARABIC </w:instrText>
                        </w:r>
                        <w:r w:rsidR="00E55E8B">
                          <w:fldChar w:fldCharType="separate"/>
                        </w:r>
                        <w:r w:rsidR="004E4E66">
                          <w:rPr>
                            <w:noProof/>
                          </w:rPr>
                          <w:t>2</w:t>
                        </w:r>
                        <w:r w:rsidR="00E55E8B">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Corpodetexto"/>
        <w:numPr>
          <w:ilvl w:val="0"/>
          <w:numId w:val="28"/>
        </w:numPr>
        <w:rPr>
          <w:b/>
        </w:rPr>
      </w:pPr>
      <w:r w:rsidRPr="00095C7F">
        <w:rPr>
          <w:b/>
        </w:rPr>
        <w:lastRenderedPageBreak/>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Corpodetexto"/>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4" w:name="_Toc454469736"/>
      <w:r w:rsidR="00D226E0" w:rsidRPr="00173F88">
        <w:t xml:space="preserve">Apache </w:t>
      </w:r>
      <w:r w:rsidR="00704FDA" w:rsidRPr="00173F88">
        <w:t>Solr</w:t>
      </w:r>
      <w:bookmarkEnd w:id="24"/>
    </w:p>
    <w:p w:rsidR="00EA6495" w:rsidRDefault="002759F2" w:rsidP="00EA6495">
      <w:pPr>
        <w:pStyle w:val="Corpodetexto"/>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Corpodetexto"/>
        <w:numPr>
          <w:ilvl w:val="0"/>
          <w:numId w:val="33"/>
        </w:numPr>
      </w:pPr>
      <w:r>
        <w:t xml:space="preserve">Fácil extensão através de </w:t>
      </w:r>
      <w:r w:rsidRPr="00AE603F">
        <w:rPr>
          <w:i/>
        </w:rPr>
        <w:t>plugins</w:t>
      </w:r>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Apache Tika</w:t>
      </w:r>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5" w:name="_Toc454469737"/>
      <w:r>
        <w:lastRenderedPageBreak/>
        <w:t>E</w:t>
      </w:r>
      <w:r w:rsidR="00F15D84">
        <w:t>lasticS</w:t>
      </w:r>
      <w:r>
        <w:t>earch</w:t>
      </w:r>
      <w:bookmarkEnd w:id="25"/>
    </w:p>
    <w:p w:rsidR="00704FDA" w:rsidRDefault="00F15D84" w:rsidP="00704FDA">
      <w:pPr>
        <w:pStyle w:val="Corpodetexto"/>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Corpodetexto"/>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6" w:name="_Toc454469738"/>
      <w:r>
        <w:t>Sphinx Search</w:t>
      </w:r>
      <w:bookmarkEnd w:id="26"/>
    </w:p>
    <w:p w:rsidR="001E18B7" w:rsidRDefault="00252807" w:rsidP="007C7B49">
      <w:pPr>
        <w:pStyle w:val="Corpodetexto"/>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44928" behindDoc="0" locked="0" layoutInCell="1" allowOverlap="1" wp14:anchorId="6329F971" wp14:editId="5C53482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BA78AC" w:rsidRPr="007E37E0" w:rsidRDefault="00BA78AC" w:rsidP="00705137">
                              <w:pPr>
                                <w:pStyle w:val="Legenda"/>
                                <w:jc w:val="center"/>
                                <w:rPr>
                                  <w:noProof/>
                                </w:rPr>
                              </w:pPr>
                              <w:bookmarkStart w:id="27" w:name="_Toc454469785"/>
                              <w:r>
                                <w:t xml:space="preserve">Figura </w:t>
                              </w:r>
                              <w:r w:rsidR="00E55E8B">
                                <w:fldChar w:fldCharType="begin"/>
                              </w:r>
                              <w:r w:rsidR="00E55E8B">
                                <w:instrText xml:space="preserve"> SEQ Figura \* ARABIC </w:instrText>
                              </w:r>
                              <w:r w:rsidR="00E55E8B">
                                <w:fldChar w:fldCharType="separate"/>
                              </w:r>
                              <w:r w:rsidR="004E4E66">
                                <w:rPr>
                                  <w:noProof/>
                                </w:rPr>
                                <w:t>3</w:t>
                              </w:r>
                              <w:r w:rsidR="00E55E8B">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29F971" id="Grupo 12" o:spid="_x0000_s1032" style="position:absolute;left:0;text-align:left;margin-left:0;margin-top:38.2pt;width:286.55pt;height:352.25pt;z-index:25164492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46"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BA78AC" w:rsidRPr="007E37E0" w:rsidRDefault="00BA78AC" w:rsidP="00705137">
                        <w:pPr>
                          <w:pStyle w:val="Legenda"/>
                          <w:jc w:val="center"/>
                          <w:rPr>
                            <w:noProof/>
                          </w:rPr>
                        </w:pPr>
                        <w:bookmarkStart w:id="28" w:name="_Toc454469785"/>
                        <w:r>
                          <w:t xml:space="preserve">Figura </w:t>
                        </w:r>
                        <w:r w:rsidR="00E55E8B">
                          <w:fldChar w:fldCharType="begin"/>
                        </w:r>
                        <w:r w:rsidR="00E55E8B">
                          <w:instrText xml:space="preserve"> SEQ Figura \* ARABIC </w:instrText>
                        </w:r>
                        <w:r w:rsidR="00E55E8B">
                          <w:fldChar w:fldCharType="separate"/>
                        </w:r>
                        <w:r w:rsidR="004E4E66">
                          <w:rPr>
                            <w:noProof/>
                          </w:rPr>
                          <w:t>3</w:t>
                        </w:r>
                        <w:r w:rsidR="00E55E8B">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MySQL, PostgreSQL, Oracle, SQLite, etc)</w:t>
      </w:r>
      <w:r>
        <w:t>;</w:t>
      </w:r>
    </w:p>
    <w:p w:rsidR="007C7B49" w:rsidRDefault="007C7B49" w:rsidP="007C7B49">
      <w:pPr>
        <w:pStyle w:val="Corpodetexto"/>
        <w:numPr>
          <w:ilvl w:val="0"/>
          <w:numId w:val="34"/>
        </w:numPr>
      </w:pPr>
      <w:r>
        <w:t>Indexação de base de dados NoSQL;</w:t>
      </w:r>
    </w:p>
    <w:p w:rsidR="007C7B49" w:rsidRDefault="00880E26" w:rsidP="007C7B49">
      <w:pPr>
        <w:pStyle w:val="Corpodetexto"/>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9" w:name="_Toc454469739"/>
      <w:r>
        <w:lastRenderedPageBreak/>
        <w:t>Análise</w:t>
      </w:r>
      <w:r w:rsidR="007736AE">
        <w:t xml:space="preserve"> </w:t>
      </w:r>
      <w:r w:rsidR="00644CCF">
        <w:t>Tecnológica</w:t>
      </w:r>
      <w:bookmarkEnd w:id="29"/>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r w:rsidRPr="00EF5924">
              <w:rPr>
                <w:b/>
              </w:rPr>
              <w:t>Solr</w:t>
            </w:r>
          </w:p>
        </w:tc>
        <w:tc>
          <w:tcPr>
            <w:tcW w:w="2835" w:type="dxa"/>
            <w:gridSpan w:val="2"/>
          </w:tcPr>
          <w:p w:rsidR="00756AD1" w:rsidRPr="00EF5924" w:rsidRDefault="00BA5766" w:rsidP="0014794F">
            <w:pPr>
              <w:pStyle w:val="Corpodetexto"/>
              <w:ind w:firstLine="0"/>
              <w:jc w:val="center"/>
              <w:rPr>
                <w:b/>
              </w:rPr>
            </w:pPr>
            <w:r w:rsidRPr="00EF5924">
              <w:rPr>
                <w:b/>
              </w:rPr>
              <w:t>ElasticSearch</w:t>
            </w:r>
          </w:p>
        </w:tc>
        <w:tc>
          <w:tcPr>
            <w:tcW w:w="2119" w:type="dxa"/>
          </w:tcPr>
          <w:p w:rsidR="00756AD1" w:rsidRPr="00EF5924" w:rsidRDefault="00BA5766" w:rsidP="0014794F">
            <w:pPr>
              <w:pStyle w:val="Corpodetexto"/>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1C5967"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1C5967"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JDBC, CSV, XML, Tika</w:t>
            </w:r>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Apache License</w:t>
            </w:r>
            <w:r w:rsidRPr="00DA34DD">
              <w:t xml:space="preserve"> 2.0</w:t>
            </w:r>
          </w:p>
        </w:tc>
        <w:tc>
          <w:tcPr>
            <w:tcW w:w="2819" w:type="dxa"/>
          </w:tcPr>
          <w:p w:rsidR="0005733F" w:rsidRDefault="00DA34DD" w:rsidP="00756AD1">
            <w:pPr>
              <w:pStyle w:val="Corpodetexto"/>
              <w:keepNext/>
              <w:ind w:firstLine="0"/>
            </w:pPr>
            <w:r w:rsidRPr="00141878">
              <w:rPr>
                <w:i/>
              </w:rPr>
              <w:t>Apache License</w:t>
            </w:r>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30" w:name="_Toc454469799"/>
      <w:r>
        <w:t xml:space="preserve">Tabela </w:t>
      </w:r>
      <w:r w:rsidR="00E55E8B">
        <w:fldChar w:fldCharType="begin"/>
      </w:r>
      <w:r w:rsidR="00E55E8B">
        <w:instrText xml:space="preserve"> SEQ Tabela \* ARABIC </w:instrText>
      </w:r>
      <w:r w:rsidR="00E55E8B">
        <w:fldChar w:fldCharType="separate"/>
      </w:r>
      <w:r w:rsidR="004E4E66">
        <w:rPr>
          <w:noProof/>
        </w:rPr>
        <w:t>1</w:t>
      </w:r>
      <w:r w:rsidR="00E55E8B">
        <w:rPr>
          <w:noProof/>
        </w:rPr>
        <w:fldChar w:fldCharType="end"/>
      </w:r>
      <w:r>
        <w:t xml:space="preserve"> - </w:t>
      </w:r>
      <w:r w:rsidRPr="00F0075D">
        <w:t>Comparação entre SOLR, ElasticSearch e Sphinx Search</w:t>
      </w:r>
      <w:bookmarkEnd w:id="30"/>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51072" behindDoc="0" locked="0" layoutInCell="1" allowOverlap="1" wp14:anchorId="0203F3C9" wp14:editId="6CAC23E8">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7"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BA78AC" w:rsidRPr="007F7F22" w:rsidRDefault="00BA78AC" w:rsidP="001B13DC">
                              <w:pPr>
                                <w:pStyle w:val="Legenda"/>
                                <w:rPr>
                                  <w:noProof/>
                                </w:rPr>
                              </w:pPr>
                              <w:bookmarkStart w:id="31" w:name="_Toc454469786"/>
                              <w:r>
                                <w:t xml:space="preserve">Figura </w:t>
                              </w:r>
                              <w:r w:rsidR="00E55E8B">
                                <w:fldChar w:fldCharType="begin"/>
                              </w:r>
                              <w:r w:rsidR="00E55E8B">
                                <w:instrText xml:space="preserve"> SEQ Figura \* ARABIC </w:instrText>
                              </w:r>
                              <w:r w:rsidR="00E55E8B">
                                <w:fldChar w:fldCharType="separate"/>
                              </w:r>
                              <w:r w:rsidR="004E4E66">
                                <w:rPr>
                                  <w:noProof/>
                                </w:rPr>
                                <w:t>4</w:t>
                              </w:r>
                              <w:r w:rsidR="00E55E8B">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8"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203F3C9" id="Grupo 21" o:spid="_x0000_s1035" style="position:absolute;left:0;text-align:left;margin-left:0;margin-top:.5pt;width:415.85pt;height:134pt;z-index:25165107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49"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BA78AC" w:rsidRPr="007F7F22" w:rsidRDefault="00BA78AC" w:rsidP="001B13DC">
                        <w:pPr>
                          <w:pStyle w:val="Legenda"/>
                          <w:rPr>
                            <w:noProof/>
                          </w:rPr>
                        </w:pPr>
                        <w:bookmarkStart w:id="32" w:name="_Toc454469786"/>
                        <w:r>
                          <w:t xml:space="preserve">Figura </w:t>
                        </w:r>
                        <w:r w:rsidR="00E55E8B">
                          <w:fldChar w:fldCharType="begin"/>
                        </w:r>
                        <w:r w:rsidR="00E55E8B">
                          <w:instrText xml:space="preserve"> SEQ Figura \* ARABIC </w:instrText>
                        </w:r>
                        <w:r w:rsidR="00E55E8B">
                          <w:fldChar w:fldCharType="separate"/>
                        </w:r>
                        <w:r w:rsidR="004E4E66">
                          <w:rPr>
                            <w:noProof/>
                          </w:rPr>
                          <w:t>4</w:t>
                        </w:r>
                        <w:r w:rsidR="00E55E8B">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50"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3" w:name="_Toc454469740"/>
      <w:r>
        <w:t>Classificação</w:t>
      </w:r>
      <w:bookmarkEnd w:id="33"/>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4" w:name="_Toc454469741"/>
      <w:r>
        <w:t>Relações Hierárquicas</w:t>
      </w:r>
      <w:bookmarkEnd w:id="34"/>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Classificação mono-hierárquica</w:t>
      </w:r>
      <w:r w:rsidR="008E4A23">
        <w:t>: um conceito só pode ter um pai na hierarquia;</w:t>
      </w:r>
    </w:p>
    <w:p w:rsidR="00523438" w:rsidRPr="009B6D1E" w:rsidRDefault="003A2249" w:rsidP="00523438">
      <w:pPr>
        <w:pStyle w:val="Corpodetexto"/>
        <w:numPr>
          <w:ilvl w:val="0"/>
          <w:numId w:val="38"/>
        </w:numPr>
      </w:pPr>
      <w:r>
        <w:t>Classificação poly-hierárquica</w:t>
      </w:r>
      <w:r w:rsidR="008E4A23">
        <w:t>: um conceito pode ter vários pais na hierarquia.</w:t>
      </w:r>
    </w:p>
    <w:p w:rsidR="009B6D1E" w:rsidRDefault="001D7CC5" w:rsidP="00B404AA">
      <w:pPr>
        <w:pStyle w:val="Corpodetexto"/>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5" w:name="_Toc454469742"/>
      <w:r>
        <w:t>UMLS</w:t>
      </w:r>
      <w:bookmarkEnd w:id="35"/>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Corpodetexto"/>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53120" behindDoc="0" locked="0" layoutInCell="1" allowOverlap="1" wp14:anchorId="22EA7CD6" wp14:editId="18C3EA6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51"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BA78AC" w:rsidRPr="002B2B35" w:rsidRDefault="00BA78AC" w:rsidP="00607251">
                              <w:pPr>
                                <w:pStyle w:val="Legenda"/>
                                <w:jc w:val="center"/>
                                <w:rPr>
                                  <w:noProof/>
                                </w:rPr>
                              </w:pPr>
                              <w:bookmarkStart w:id="36" w:name="_Toc454469787"/>
                              <w:r>
                                <w:t xml:space="preserve">Figura </w:t>
                              </w:r>
                              <w:r w:rsidR="00E55E8B">
                                <w:fldChar w:fldCharType="begin"/>
                              </w:r>
                              <w:r w:rsidR="00E55E8B">
                                <w:instrText xml:space="preserve"> SEQ Figura \* ARABIC </w:instrText>
                              </w:r>
                              <w:r w:rsidR="00E55E8B">
                                <w:fldChar w:fldCharType="separate"/>
                              </w:r>
                              <w:r w:rsidR="004E4E66">
                                <w:rPr>
                                  <w:noProof/>
                                </w:rPr>
                                <w:t>5</w:t>
                              </w:r>
                              <w:r w:rsidR="00E55E8B">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A7CD6" id="Grupo 16" o:spid="_x0000_s1039" style="position:absolute;left:0;text-align:left;margin-left:0;margin-top:23.2pt;width:437.05pt;height:331.25pt;z-index:25165312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52"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BA78AC" w:rsidRPr="002B2B35" w:rsidRDefault="00BA78AC" w:rsidP="00607251">
                        <w:pPr>
                          <w:pStyle w:val="Legenda"/>
                          <w:jc w:val="center"/>
                          <w:rPr>
                            <w:noProof/>
                          </w:rPr>
                        </w:pPr>
                        <w:bookmarkStart w:id="37" w:name="_Toc454469787"/>
                        <w:r>
                          <w:t xml:space="preserve">Figura </w:t>
                        </w:r>
                        <w:r w:rsidR="00E55E8B">
                          <w:fldChar w:fldCharType="begin"/>
                        </w:r>
                        <w:r w:rsidR="00E55E8B">
                          <w:instrText xml:space="preserve"> SEQ Figura \* ARABIC </w:instrText>
                        </w:r>
                        <w:r w:rsidR="00E55E8B">
                          <w:fldChar w:fldCharType="separate"/>
                        </w:r>
                        <w:r w:rsidR="004E4E66">
                          <w:rPr>
                            <w:noProof/>
                          </w:rPr>
                          <w:t>5</w:t>
                        </w:r>
                        <w:r w:rsidR="00E55E8B">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Legenda"/>
        <w:jc w:val="center"/>
        <w:rPr>
          <w:noProof/>
        </w:rPr>
      </w:pPr>
      <w:bookmarkStart w:id="38" w:name="_Toc454469800"/>
      <w:r>
        <w:t xml:space="preserve">Tabela </w:t>
      </w:r>
      <w:r w:rsidR="00E55E8B">
        <w:fldChar w:fldCharType="begin"/>
      </w:r>
      <w:r w:rsidR="00E55E8B">
        <w:instrText xml:space="preserve"> SEQ Tabela \* ARABIC </w:instrText>
      </w:r>
      <w:r w:rsidR="00E55E8B">
        <w:fldChar w:fldCharType="separate"/>
      </w:r>
      <w:r w:rsidR="004E4E66">
        <w:rPr>
          <w:noProof/>
        </w:rPr>
        <w:t>2</w:t>
      </w:r>
      <w:r w:rsidR="00E55E8B">
        <w:rPr>
          <w:noProof/>
        </w:rPr>
        <w:fldChar w:fldCharType="end"/>
      </w:r>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8"/>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r>
        <w:t>MeSH</w:t>
      </w:r>
    </w:p>
    <w:p w:rsidR="006C3815" w:rsidRDefault="006D0F05" w:rsidP="005A16A6">
      <w:r>
        <w:rPr>
          <w:noProof/>
          <w:lang w:eastAsia="pt-PT"/>
        </w:rPr>
        <mc:AlternateContent>
          <mc:Choice Requires="wpg">
            <w:drawing>
              <wp:anchor distT="0" distB="0" distL="114300" distR="114300" simplePos="0" relativeHeight="251657216" behindDoc="0" locked="0" layoutInCell="1" allowOverlap="1" wp14:anchorId="2F03F790" wp14:editId="463D251B">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53">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BA78AC" w:rsidRPr="00092340" w:rsidRDefault="00BA78AC" w:rsidP="008F32A4">
                              <w:pPr>
                                <w:pStyle w:val="Legenda"/>
                                <w:jc w:val="center"/>
                                <w:rPr>
                                  <w:noProof/>
                                </w:rPr>
                              </w:pPr>
                              <w:bookmarkStart w:id="39" w:name="_Toc454469788"/>
                              <w:r>
                                <w:t xml:space="preserve">Figura </w:t>
                              </w:r>
                              <w:r w:rsidR="00E55E8B">
                                <w:fldChar w:fldCharType="begin"/>
                              </w:r>
                              <w:r w:rsidR="00E55E8B">
                                <w:instrText xml:space="preserve"> SEQ Figura \* ARABIC </w:instrText>
                              </w:r>
                              <w:r w:rsidR="00E55E8B">
                                <w:fldChar w:fldCharType="separate"/>
                              </w:r>
                              <w:r w:rsidR="004E4E66">
                                <w:rPr>
                                  <w:noProof/>
                                </w:rPr>
                                <w:t>6</w:t>
                              </w:r>
                              <w:r w:rsidR="00E55E8B">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03F790" id="Grupo 18" o:spid="_x0000_s1042" style="position:absolute;left:0;text-align:left;margin-left:62.7pt;margin-top:40.55pt;width:297pt;height:281.75pt;z-index:251657216;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54"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BA78AC" w:rsidRPr="00092340" w:rsidRDefault="00BA78AC" w:rsidP="008F32A4">
                        <w:pPr>
                          <w:pStyle w:val="Legenda"/>
                          <w:jc w:val="center"/>
                          <w:rPr>
                            <w:noProof/>
                          </w:rPr>
                        </w:pPr>
                        <w:bookmarkStart w:id="40" w:name="_Toc454469788"/>
                        <w:r>
                          <w:t xml:space="preserve">Figura </w:t>
                        </w:r>
                        <w:r w:rsidR="00E55E8B">
                          <w:fldChar w:fldCharType="begin"/>
                        </w:r>
                        <w:r w:rsidR="00E55E8B">
                          <w:instrText xml:space="preserve"> SEQ Figura \* ARABIC </w:instrText>
                        </w:r>
                        <w:r w:rsidR="00E55E8B">
                          <w:fldChar w:fldCharType="separate"/>
                        </w:r>
                        <w:r w:rsidR="004E4E66">
                          <w:rPr>
                            <w:noProof/>
                          </w:rPr>
                          <w:t>6</w:t>
                        </w:r>
                        <w:r w:rsidR="00E55E8B">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1" w:name="_Toc454469743"/>
      <w:r>
        <w:lastRenderedPageBreak/>
        <w:t>EHR</w:t>
      </w:r>
      <w:bookmarkEnd w:id="41"/>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w:t>
      </w:r>
      <w:r w:rsidR="00401CF3">
        <w:t>ras ferramentas nesta área como, por exemplo, o</w:t>
      </w:r>
      <w:r w:rsidR="0028059E">
        <w:t xml:space="preserve"> </w:t>
      </w:r>
      <w:r w:rsidR="00D56C17">
        <w:rPr>
          <w:i/>
        </w:rPr>
        <w:t>EHRS</w:t>
      </w:r>
      <w:r w:rsidR="0028059E" w:rsidRPr="0028059E">
        <w:rPr>
          <w:i/>
        </w:rPr>
        <w:t>erve</w:t>
      </w:r>
      <w:r w:rsidR="00715146">
        <w:rPr>
          <w:i/>
        </w:rPr>
        <w:t>r</w:t>
      </w:r>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42" w:name="_Toc454469801"/>
      <w:r>
        <w:t xml:space="preserve">Tabela </w:t>
      </w:r>
      <w:r w:rsidR="00E55E8B">
        <w:fldChar w:fldCharType="begin"/>
      </w:r>
      <w:r w:rsidR="00E55E8B">
        <w:instrText xml:space="preserve"> SEQ Tabela \* ARABIC </w:instrText>
      </w:r>
      <w:r w:rsidR="00E55E8B">
        <w:fldChar w:fldCharType="separate"/>
      </w:r>
      <w:r w:rsidR="004E4E66">
        <w:rPr>
          <w:noProof/>
        </w:rPr>
        <w:t>3</w:t>
      </w:r>
      <w:r w:rsidR="00E55E8B">
        <w:rPr>
          <w:noProof/>
        </w:rPr>
        <w:fldChar w:fldCharType="end"/>
      </w:r>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2"/>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C1055A">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8480" behindDoc="0" locked="0" layoutInCell="1" allowOverlap="1" wp14:anchorId="32C555D3" wp14:editId="577A5166">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BA78AC" w:rsidRPr="00522E1F" w:rsidRDefault="00BA78AC" w:rsidP="006D2B15">
                            <w:pPr>
                              <w:pStyle w:val="Legenda"/>
                              <w:jc w:val="center"/>
                            </w:pPr>
                            <w:bookmarkStart w:id="43" w:name="_Toc454469789"/>
                            <w:r>
                              <w:t xml:space="preserve">Figura </w:t>
                            </w:r>
                            <w:r w:rsidR="00E55E8B">
                              <w:fldChar w:fldCharType="begin"/>
                            </w:r>
                            <w:r w:rsidR="00E55E8B">
                              <w:instrText xml:space="preserve"> SEQ Figura \* ARABIC </w:instrText>
                            </w:r>
                            <w:r w:rsidR="00E55E8B">
                              <w:fldChar w:fldCharType="separate"/>
                            </w:r>
                            <w:r w:rsidR="004E4E66">
                              <w:rPr>
                                <w:noProof/>
                              </w:rPr>
                              <w:t>7</w:t>
                            </w:r>
                            <w:r w:rsidR="00E55E8B">
                              <w:rPr>
                                <w:noProof/>
                              </w:rPr>
                              <w:fldChar w:fldCharType="end"/>
                            </w:r>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C555D3" id="Text Box 25" o:spid="_x0000_s1045" type="#_x0000_t202" style="position:absolute;left:0;text-align:left;margin-left:49.9pt;margin-top:228.75pt;width:324.5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BA78AC" w:rsidRPr="00522E1F" w:rsidRDefault="00BA78AC" w:rsidP="006D2B15">
                      <w:pPr>
                        <w:pStyle w:val="Legenda"/>
                        <w:jc w:val="center"/>
                      </w:pPr>
                      <w:bookmarkStart w:id="44" w:name="_Toc454469789"/>
                      <w:r>
                        <w:t xml:space="preserve">Figura </w:t>
                      </w:r>
                      <w:r w:rsidR="00E55E8B">
                        <w:fldChar w:fldCharType="begin"/>
                      </w:r>
                      <w:r w:rsidR="00E55E8B">
                        <w:instrText xml:space="preserve"> SEQ Figura \* ARABIC </w:instrText>
                      </w:r>
                      <w:r w:rsidR="00E55E8B">
                        <w:fldChar w:fldCharType="separate"/>
                      </w:r>
                      <w:r w:rsidR="004E4E66">
                        <w:rPr>
                          <w:noProof/>
                        </w:rPr>
                        <w:t>7</w:t>
                      </w:r>
                      <w:r w:rsidR="00E55E8B">
                        <w:rPr>
                          <w:noProof/>
                        </w:rPr>
                        <w:fldChar w:fldCharType="end"/>
                      </w:r>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4"/>
                      <w:r>
                        <w:fldChar w:fldCharType="end"/>
                      </w:r>
                    </w:p>
                  </w:txbxContent>
                </v:textbox>
                <w10:wrap type="through"/>
              </v:shape>
            </w:pict>
          </mc:Fallback>
        </mc:AlternateContent>
      </w:r>
      <w:r w:rsidRPr="006D2B15">
        <w:rPr>
          <w:noProof/>
          <w:lang w:eastAsia="pt-PT"/>
        </w:rPr>
        <w:drawing>
          <wp:anchor distT="0" distB="0" distL="114300" distR="114300" simplePos="0" relativeHeight="251666432" behindDoc="0" locked="0" layoutInCell="1" allowOverlap="1" wp14:anchorId="0A91966B" wp14:editId="0E442A9E">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r w:rsidR="00C1055A" w:rsidRPr="00E72064">
        <w:rPr>
          <w:i/>
        </w:rPr>
        <w:t>EHRServer</w:t>
      </w:r>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r w:rsidR="009374AF" w:rsidRPr="009374AF">
        <w:rPr>
          <w:i/>
        </w:rPr>
        <w:t>ope</w:t>
      </w:r>
      <w:r w:rsidR="00715146">
        <w:rPr>
          <w:i/>
        </w:rPr>
        <w:t>n</w:t>
      </w:r>
      <w:r w:rsidR="009374AF" w:rsidRPr="009374AF">
        <w:rPr>
          <w:i/>
        </w:rPr>
        <w:t>EHR</w:t>
      </w:r>
      <w:r w:rsidR="00715146" w:rsidRPr="00715146">
        <w:t>.</w:t>
      </w:r>
      <w:r w:rsidR="00715146">
        <w:t xml:space="preserve"> </w:t>
      </w:r>
      <w:r w:rsidR="009374AF">
        <w:t xml:space="preserve">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do utilizador, com o </w:t>
      </w:r>
      <w:r w:rsidR="009374AF" w:rsidRPr="0039549C">
        <w:rPr>
          <w:i/>
        </w:rPr>
        <w:t>EHRServer Query Builder</w:t>
      </w:r>
      <w:r w:rsidR="009374AF">
        <w:t xml:space="preserve">. </w:t>
      </w:r>
      <w:r w:rsidR="009374AF" w:rsidRPr="007D16FF">
        <w:t xml:space="preserve">Além disto, como é </w:t>
      </w:r>
      <w:r w:rsidR="009374AF" w:rsidRPr="007D16FF">
        <w:rPr>
          <w:i/>
        </w:rPr>
        <w:t xml:space="preserve">opensource </w:t>
      </w:r>
      <w:r w:rsidR="009374AF" w:rsidRPr="007D16FF">
        <w:t>é poss</w:t>
      </w:r>
      <w:r w:rsidR="009374AF">
        <w:t>ível adapta-lo às diferentes necessidades.</w:t>
      </w:r>
    </w:p>
    <w:p w:rsidR="009374AF" w:rsidRDefault="007552A5" w:rsidP="00BC4747">
      <w:r>
        <w:t>Em suma, o</w:t>
      </w:r>
      <w:r w:rsidR="009374AF">
        <w:t xml:space="preserve"> </w:t>
      </w:r>
      <w:r w:rsidR="009374AF" w:rsidRPr="00F01AF7">
        <w:rPr>
          <w:i/>
        </w:rPr>
        <w:t>EHRServer</w:t>
      </w:r>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5" w:name="_Toc454469744"/>
      <w:r w:rsidRPr="007B53B3">
        <w:lastRenderedPageBreak/>
        <w:t>Resumo</w:t>
      </w:r>
      <w:bookmarkEnd w:id="19"/>
      <w:bookmarkEnd w:id="45"/>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6"/>
          <w:headerReference w:type="default" r:id="rId57"/>
          <w:footerReference w:type="even" r:id="rId58"/>
          <w:footerReference w:type="default" r:id="rId59"/>
          <w:headerReference w:type="first" r:id="rId60"/>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6" w:name="_Toc454469745"/>
      <w:r>
        <w:t>Solução</w:t>
      </w:r>
      <w:bookmarkEnd w:id="46"/>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7" w:name="_Toc454469746"/>
      <w:r>
        <w:t>Arquitetura</w:t>
      </w:r>
      <w:bookmarkEnd w:id="47"/>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76672" behindDoc="0" locked="0" layoutInCell="1" allowOverlap="1" wp14:anchorId="68239529" wp14:editId="381E34B7">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61">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BA78AC" w:rsidRPr="006065DF" w:rsidRDefault="00BA78AC" w:rsidP="00CD44A2">
                              <w:pPr>
                                <w:pStyle w:val="Legenda"/>
                                <w:jc w:val="center"/>
                                <w:rPr>
                                  <w:noProof/>
                                </w:rPr>
                              </w:pPr>
                              <w:bookmarkStart w:id="48" w:name="_Toc454469790"/>
                              <w:r>
                                <w:t xml:space="preserve">Figura </w:t>
                              </w:r>
                              <w:r w:rsidR="00E55E8B">
                                <w:fldChar w:fldCharType="begin"/>
                              </w:r>
                              <w:r w:rsidR="00E55E8B">
                                <w:instrText xml:space="preserve"> SEQ Figura \* ARABIC </w:instrText>
                              </w:r>
                              <w:r w:rsidR="00E55E8B">
                                <w:fldChar w:fldCharType="separate"/>
                              </w:r>
                              <w:r w:rsidR="004E4E66">
                                <w:rPr>
                                  <w:noProof/>
                                </w:rPr>
                                <w:t>8</w:t>
                              </w:r>
                              <w:r w:rsidR="00E55E8B">
                                <w:rPr>
                                  <w:noProof/>
                                </w:rPr>
                                <w:fldChar w:fldCharType="end"/>
                              </w:r>
                              <w:r>
                                <w:t xml:space="preserve"> - Estrutura da aplicação cliente/servido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39529" id="Group 37" o:spid="_x0000_s1046" style="position:absolute;left:0;text-align:left;margin-left:32.7pt;margin-top:.85pt;width:359.25pt;height:137.75pt;z-index:251676672"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62"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BA78AC" w:rsidRPr="006065DF" w:rsidRDefault="00BA78AC" w:rsidP="00CD44A2">
                        <w:pPr>
                          <w:pStyle w:val="Legenda"/>
                          <w:jc w:val="center"/>
                          <w:rPr>
                            <w:noProof/>
                          </w:rPr>
                        </w:pPr>
                        <w:bookmarkStart w:id="49" w:name="_Toc454469790"/>
                        <w:r>
                          <w:t xml:space="preserve">Figura </w:t>
                        </w:r>
                        <w:r w:rsidR="00E55E8B">
                          <w:fldChar w:fldCharType="begin"/>
                        </w:r>
                        <w:r w:rsidR="00E55E8B">
                          <w:instrText xml:space="preserve"> SEQ Figura \* ARABIC </w:instrText>
                        </w:r>
                        <w:r w:rsidR="00E55E8B">
                          <w:fldChar w:fldCharType="separate"/>
                        </w:r>
                        <w:r w:rsidR="004E4E66">
                          <w:rPr>
                            <w:noProof/>
                          </w:rPr>
                          <w:t>8</w:t>
                        </w:r>
                        <w:r w:rsidR="00E55E8B">
                          <w:rPr>
                            <w:noProof/>
                          </w:rPr>
                          <w:fldChar w:fldCharType="end"/>
                        </w:r>
                        <w:r>
                          <w:t xml:space="preserve"> - Estrutura da aplicação cliente/servidor</w:t>
                        </w:r>
                        <w:bookmarkEnd w:id="49"/>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04320" behindDoc="0" locked="0" layoutInCell="1" allowOverlap="1" wp14:anchorId="79D91CC1" wp14:editId="193114DF">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3">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BA78AC" w:rsidRPr="00300DFD" w:rsidRDefault="00BA78AC" w:rsidP="006D4EB6">
                              <w:pPr>
                                <w:pStyle w:val="Legenda"/>
                                <w:jc w:val="center"/>
                                <w:rPr>
                                  <w:noProof/>
                                </w:rPr>
                              </w:pPr>
                              <w:bookmarkStart w:id="50" w:name="_Toc454469791"/>
                              <w:r>
                                <w:t xml:space="preserve">Figura </w:t>
                              </w:r>
                              <w:r w:rsidR="00E55E8B">
                                <w:fldChar w:fldCharType="begin"/>
                              </w:r>
                              <w:r w:rsidR="00E55E8B">
                                <w:instrText xml:space="preserve"> SEQ Figura \* ARABIC </w:instrText>
                              </w:r>
                              <w:r w:rsidR="00E55E8B">
                                <w:fldChar w:fldCharType="separate"/>
                              </w:r>
                              <w:r w:rsidR="004E4E66">
                                <w:rPr>
                                  <w:noProof/>
                                </w:rPr>
                                <w:t>9</w:t>
                              </w:r>
                              <w:r w:rsidR="00E55E8B">
                                <w:rPr>
                                  <w:noProof/>
                                </w:rPr>
                                <w:fldChar w:fldCharType="end"/>
                              </w:r>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D91CC1" id="Group 32" o:spid="_x0000_s1049" style="position:absolute;left:0;text-align:left;margin-left:0;margin-top:26.3pt;width:469.5pt;height:434.05pt;z-index:251704320;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64"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BA78AC" w:rsidRPr="00300DFD" w:rsidRDefault="00BA78AC" w:rsidP="006D4EB6">
                        <w:pPr>
                          <w:pStyle w:val="Legenda"/>
                          <w:jc w:val="center"/>
                          <w:rPr>
                            <w:noProof/>
                          </w:rPr>
                        </w:pPr>
                        <w:bookmarkStart w:id="51" w:name="_Toc454469791"/>
                        <w:r>
                          <w:t xml:space="preserve">Figura </w:t>
                        </w:r>
                        <w:r w:rsidR="00E55E8B">
                          <w:fldChar w:fldCharType="begin"/>
                        </w:r>
                        <w:r w:rsidR="00E55E8B">
                          <w:instrText xml:space="preserve"> SEQ Figura \* ARABIC </w:instrText>
                        </w:r>
                        <w:r w:rsidR="00E55E8B">
                          <w:fldChar w:fldCharType="separate"/>
                        </w:r>
                        <w:r w:rsidR="004E4E66">
                          <w:rPr>
                            <w:noProof/>
                          </w:rPr>
                          <w:t>9</w:t>
                        </w:r>
                        <w:r w:rsidR="00E55E8B">
                          <w:rPr>
                            <w:noProof/>
                          </w:rPr>
                          <w:fldChar w:fldCharType="end"/>
                        </w:r>
                        <w:r>
                          <w:t xml:space="preserve"> - Arquitetura da solução</w:t>
                        </w:r>
                        <w:bookmarkEnd w:id="51"/>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2" w:name="_Toc454469747"/>
      <w:r>
        <w:lastRenderedPageBreak/>
        <w:t>B</w:t>
      </w:r>
      <w:r w:rsidR="000B6CE9">
        <w:t>D documentos Glintt</w:t>
      </w:r>
      <w:bookmarkEnd w:id="52"/>
    </w:p>
    <w:p w:rsidR="004D062E" w:rsidRDefault="00E959F4" w:rsidP="004D062E">
      <w:pPr>
        <w:pStyle w:val="Corpodetexto"/>
      </w:pPr>
      <w:r>
        <w:t xml:space="preserve">A base de dados </w:t>
      </w:r>
      <w:r w:rsidR="000B6CE9">
        <w:t xml:space="preserve">de documentos </w:t>
      </w:r>
      <w:r>
        <w:t>da Glintt</w:t>
      </w:r>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3" w:name="_Toc454469748"/>
      <w:r>
        <w:t>Módulo de Mapeamento</w:t>
      </w:r>
      <w:bookmarkEnd w:id="53"/>
    </w:p>
    <w:p w:rsidR="00B01E52" w:rsidRPr="004D062E" w:rsidRDefault="00B01E52" w:rsidP="009A689D">
      <w:pPr>
        <w:pStyle w:val="Corpodetexto"/>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Cabealho3"/>
      </w:pPr>
      <w:bookmarkStart w:id="54" w:name="_Toc454469749"/>
      <w:r w:rsidRPr="00213817">
        <w:t>EHR</w:t>
      </w:r>
      <w:r w:rsidR="005D5BFD">
        <w:t xml:space="preserve"> (MySQL)</w:t>
      </w:r>
      <w:bookmarkEnd w:id="54"/>
    </w:p>
    <w:p w:rsidR="00AF50C7" w:rsidRDefault="004F58D4" w:rsidP="004D062E">
      <w:pPr>
        <w:pStyle w:val="Corpodetexto"/>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da Glintt</w:t>
      </w:r>
      <w:r w:rsidR="00AF50C7">
        <w:t>.</w:t>
      </w:r>
      <w:r w:rsidR="00583A19">
        <w:t xml:space="preserve"> </w:t>
      </w:r>
    </w:p>
    <w:p w:rsidR="00BB1D8F" w:rsidRDefault="009F718D" w:rsidP="00BB1D8F">
      <w:pPr>
        <w:pStyle w:val="Cabealho3"/>
      </w:pPr>
      <w:bookmarkStart w:id="55" w:name="_Toc454469750"/>
      <w:r>
        <w:t xml:space="preserve">Módulo de </w:t>
      </w:r>
      <w:r w:rsidR="00BB1D8F">
        <w:t>Indexação</w:t>
      </w:r>
      <w:bookmarkEnd w:id="55"/>
    </w:p>
    <w:p w:rsidR="004D062E" w:rsidRDefault="00191AD9" w:rsidP="004D062E">
      <w:pPr>
        <w:pStyle w:val="Corpodetexto"/>
      </w:pPr>
      <w:r>
        <w:t>Previamente, antes de se ini</w:t>
      </w:r>
      <w:r w:rsidR="0012322A">
        <w:t>ciar a indexação, são definidos</w:t>
      </w:r>
      <w:r>
        <w:t xml:space="preserve">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procedesse à indexação propriamente dita. A</w:t>
      </w:r>
      <w:r w:rsidR="00B46506">
        <w:t>qui são indexados tanto dados da base de dados da Glintt</w:t>
      </w:r>
      <w:r w:rsidR="002719ED">
        <w:t xml:space="preserve">, como do </w:t>
      </w:r>
      <w:r w:rsidR="002719ED" w:rsidRPr="00B6420F">
        <w:rPr>
          <w:i/>
        </w:rPr>
        <w:t>EHRServer</w:t>
      </w:r>
      <w:r w:rsidR="00B456CF">
        <w:t xml:space="preserve">. </w:t>
      </w:r>
      <w:r w:rsidR="00B46506">
        <w:t>Da base de dados da Glintt</w:t>
      </w:r>
      <w:r w:rsidR="004B5DF4">
        <w:t xml:space="preserve"> são apenas indexados</w:t>
      </w:r>
      <w:r w:rsidR="00B93F54">
        <w:t>/armazenados</w:t>
      </w:r>
      <w:r w:rsidR="004B5DF4">
        <w:t xml:space="preserve"> o texto integral dos documentos. Já do </w:t>
      </w:r>
      <w:r w:rsidR="004B5DF4" w:rsidRPr="00B6420F">
        <w:rPr>
          <w:i/>
        </w:rPr>
        <w:t>EHRServer</w:t>
      </w:r>
      <w:r w:rsidR="004B5DF4">
        <w:t xml:space="preserve"> são indexados</w:t>
      </w:r>
      <w:r w:rsidR="0012322A">
        <w:t>/armazenados</w:t>
      </w:r>
      <w:r w:rsidR="004B5DF4">
        <w:t xml:space="preserve"> os dados demográficos dos pacientes</w:t>
      </w:r>
      <w:r w:rsidR="0012322A">
        <w:t xml:space="preserve"> e os identificadores (ids) dos documentos, para no futuro ser possível mostrar os mesmos ao utilizador</w:t>
      </w:r>
      <w:r w:rsidR="004B5DF4">
        <w:t>.</w:t>
      </w:r>
    </w:p>
    <w:p w:rsidR="009F718D" w:rsidRDefault="009F718D" w:rsidP="009F718D">
      <w:pPr>
        <w:pStyle w:val="Cabealho3"/>
      </w:pPr>
      <w:bookmarkStart w:id="56" w:name="_Toc454469751"/>
      <w:r>
        <w:t>Índices</w:t>
      </w:r>
      <w:bookmarkEnd w:id="56"/>
    </w:p>
    <w:p w:rsidR="009F718D" w:rsidRPr="00D46A8F" w:rsidRDefault="00D46A8F" w:rsidP="009F718D">
      <w:pPr>
        <w:pStyle w:val="Corpodetexto"/>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Cabealho3"/>
      </w:pPr>
      <w:bookmarkStart w:id="57" w:name="_Toc454469752"/>
      <w:r>
        <w:lastRenderedPageBreak/>
        <w:t xml:space="preserve">Módulo de </w:t>
      </w:r>
      <w:r w:rsidR="00BB1D8F">
        <w:t>Pesquisa</w:t>
      </w:r>
      <w:bookmarkEnd w:id="57"/>
    </w:p>
    <w:p w:rsidR="00D504D6" w:rsidRPr="00D504D6" w:rsidRDefault="00D504D6" w:rsidP="00D504D6">
      <w:pPr>
        <w:pStyle w:val="Corpodetexto"/>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58" w:name="_Toc454469753"/>
      <w:r>
        <w:t>Interface</w:t>
      </w:r>
      <w:bookmarkEnd w:id="58"/>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9" w:name="_Toc454469754"/>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83840" behindDoc="0" locked="0" layoutInCell="1" allowOverlap="1" wp14:anchorId="0AFA7320" wp14:editId="451F4A5F">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5">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BA78AC" w:rsidRPr="005F3882" w:rsidRDefault="00BA78AC" w:rsidP="00001777">
                              <w:pPr>
                                <w:pStyle w:val="Legenda"/>
                                <w:jc w:val="center"/>
                                <w:rPr>
                                  <w:noProof/>
                                </w:rPr>
                              </w:pPr>
                              <w:bookmarkStart w:id="60" w:name="_Toc454469792"/>
                              <w:r>
                                <w:t xml:space="preserve">Figura </w:t>
                              </w:r>
                              <w:r w:rsidR="00E55E8B">
                                <w:fldChar w:fldCharType="begin"/>
                              </w:r>
                              <w:r w:rsidR="00E55E8B">
                                <w:instrText xml:space="preserve"> SEQ Figura \* ARABIC </w:instrText>
                              </w:r>
                              <w:r w:rsidR="00E55E8B">
                                <w:fldChar w:fldCharType="separate"/>
                              </w:r>
                              <w:r w:rsidR="004E4E66">
                                <w:rPr>
                                  <w:noProof/>
                                </w:rPr>
                                <w:t>10</w:t>
                              </w:r>
                              <w:r w:rsidR="00E55E8B">
                                <w:rPr>
                                  <w:noProof/>
                                </w:rPr>
                                <w:fldChar w:fldCharType="end"/>
                              </w:r>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AFA7320" id="Group 26" o:spid="_x0000_s1052" style="position:absolute;left:0;text-align:left;margin-left:0;margin-top:.8pt;width:320.85pt;height:351.35pt;z-index:251683840;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66"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BA78AC" w:rsidRPr="005F3882" w:rsidRDefault="00BA78AC" w:rsidP="00001777">
                        <w:pPr>
                          <w:pStyle w:val="Legenda"/>
                          <w:jc w:val="center"/>
                          <w:rPr>
                            <w:noProof/>
                          </w:rPr>
                        </w:pPr>
                        <w:bookmarkStart w:id="61" w:name="_Toc454469792"/>
                        <w:r>
                          <w:t xml:space="preserve">Figura </w:t>
                        </w:r>
                        <w:r w:rsidR="00E55E8B">
                          <w:fldChar w:fldCharType="begin"/>
                        </w:r>
                        <w:r w:rsidR="00E55E8B">
                          <w:instrText xml:space="preserve"> SEQ Figura \* ARABIC </w:instrText>
                        </w:r>
                        <w:r w:rsidR="00E55E8B">
                          <w:fldChar w:fldCharType="separate"/>
                        </w:r>
                        <w:r w:rsidR="004E4E66">
                          <w:rPr>
                            <w:noProof/>
                          </w:rPr>
                          <w:t>10</w:t>
                        </w:r>
                        <w:r w:rsidR="00E55E8B">
                          <w:rPr>
                            <w:noProof/>
                          </w:rPr>
                          <w:fldChar w:fldCharType="end"/>
                        </w:r>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2" w:name="_Toc454469755"/>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7"/>
          <w:headerReference w:type="default" r:id="rId68"/>
          <w:footerReference w:type="even" r:id="rId69"/>
          <w:footerReference w:type="default" r:id="rId70"/>
          <w:headerReference w:type="first" r:id="rId71"/>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3" w:name="_Toc454469756"/>
      <w:r>
        <w:t>Implementação</w:t>
      </w:r>
      <w:bookmarkEnd w:id="6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4" w:name="_Toc454469757"/>
      <w:r>
        <w:t>Protótipo</w:t>
      </w:r>
      <w:bookmarkEnd w:id="64"/>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p>
    <w:p w:rsidR="00B37821" w:rsidRPr="00B37821" w:rsidRDefault="00047015" w:rsidP="003F37A8">
      <w:pPr>
        <w:pStyle w:val="Cabealho2"/>
      </w:pPr>
      <w:bookmarkStart w:id="65" w:name="_Toc454469758"/>
      <w:r>
        <w:t>Bases de dados da aplicação</w:t>
      </w:r>
      <w:bookmarkEnd w:id="65"/>
    </w:p>
    <w:p w:rsidR="00B37821" w:rsidRDefault="00B37821" w:rsidP="00B37821">
      <w:pPr>
        <w:pStyle w:val="Cabealho3"/>
      </w:pPr>
      <w:bookmarkStart w:id="66" w:name="_Toc454469759"/>
      <w:r>
        <w:t>EHR</w:t>
      </w:r>
      <w:bookmarkEnd w:id="66"/>
    </w:p>
    <w:p w:rsidR="007552A5" w:rsidRDefault="00F10BC9" w:rsidP="007552A5">
      <w:pPr>
        <w:pStyle w:val="Corpodetexto"/>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Cabealho3"/>
        <w:rPr>
          <w:i/>
        </w:rPr>
      </w:pPr>
      <w:bookmarkStart w:id="67" w:name="_Toc454469760"/>
      <w:r w:rsidRPr="00946C29">
        <w:rPr>
          <w:i/>
        </w:rPr>
        <w:lastRenderedPageBreak/>
        <w:t>EHRServer</w:t>
      </w:r>
      <w:bookmarkEnd w:id="67"/>
    </w:p>
    <w:p w:rsidR="00B37821" w:rsidRDefault="00BE374C" w:rsidP="00946C29">
      <w:pPr>
        <w:pStyle w:val="Corpodetexto"/>
      </w:pPr>
      <w:r>
        <w:t xml:space="preserve">O </w:t>
      </w:r>
      <w:r w:rsidRPr="00BE374C">
        <w:rPr>
          <w:i/>
        </w:rPr>
        <w:t>EHRServer</w:t>
      </w:r>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r w:rsidRPr="00BE374C">
        <w:rPr>
          <w:i/>
        </w:rPr>
        <w:t>token</w:t>
      </w:r>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Corpodetexto"/>
        <w:numPr>
          <w:ilvl w:val="0"/>
          <w:numId w:val="45"/>
        </w:numPr>
      </w:pPr>
      <w:r w:rsidRPr="007552A5">
        <w:rPr>
          <w:b/>
        </w:rPr>
        <w:t>Commit</w:t>
      </w:r>
      <w:r>
        <w:t xml:space="preserve">: adiciona dados, consoante um </w:t>
      </w:r>
      <w:r w:rsidRPr="00AF4A90">
        <w:rPr>
          <w:i/>
        </w:rPr>
        <w:t>template</w:t>
      </w:r>
      <w:r>
        <w:t xml:space="preserve"> ao EHR</w:t>
      </w:r>
      <w:r w:rsidR="007552A5">
        <w:t xml:space="preserve">. Foi um dos passos onde existiram mais problemas, pois o </w:t>
      </w:r>
      <w:r w:rsidR="007552A5" w:rsidRPr="00AF4A90">
        <w:rPr>
          <w:i/>
        </w:rPr>
        <w:t>EHRServer</w:t>
      </w:r>
      <w:r w:rsidR="007552A5">
        <w:t>,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Corpodetexto"/>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68" w:name="_Toc454469761"/>
      <w:r w:rsidRPr="00946C29">
        <w:rPr>
          <w:i/>
        </w:rPr>
        <w:t>EHRServer</w:t>
      </w:r>
      <w:r>
        <w:t xml:space="preserve"> interface</w:t>
      </w:r>
      <w:bookmarkEnd w:id="68"/>
    </w:p>
    <w:p w:rsidR="00E9421B" w:rsidRDefault="00E9421B" w:rsidP="00E9421B">
      <w:pPr>
        <w:pStyle w:val="Corpodetexto"/>
      </w:pPr>
      <w:r>
        <w:t xml:space="preserve">O </w:t>
      </w:r>
      <w:r w:rsidRPr="00202B28">
        <w:rPr>
          <w:i/>
        </w:rPr>
        <w:t>EHRServer</w:t>
      </w:r>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r w:rsidRPr="00202B28">
        <w:rPr>
          <w:i/>
        </w:rPr>
        <w:t>EHRServer</w:t>
      </w:r>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15584" behindDoc="0" locked="0" layoutInCell="1" allowOverlap="1" wp14:anchorId="5C74FDBF" wp14:editId="0F375D0F">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72"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73"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74"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BA78AC" w:rsidRPr="009B1401" w:rsidRDefault="00BA78AC" w:rsidP="00F97E9C">
                              <w:pPr>
                                <w:pStyle w:val="Legenda"/>
                                <w:jc w:val="center"/>
                                <w:rPr>
                                  <w:bCs/>
                                  <w:noProof/>
                                  <w:sz w:val="26"/>
                                </w:rPr>
                              </w:pPr>
                              <w:bookmarkStart w:id="69" w:name="_Toc454469793"/>
                              <w:r>
                                <w:t xml:space="preserve">Figura </w:t>
                              </w:r>
                              <w:r w:rsidR="00E55E8B">
                                <w:fldChar w:fldCharType="begin"/>
                              </w:r>
                              <w:r w:rsidR="00E55E8B">
                                <w:instrText xml:space="preserve"> SEQ Figura \* ARABIC </w:instrText>
                              </w:r>
                              <w:r w:rsidR="00E55E8B">
                                <w:fldChar w:fldCharType="separate"/>
                              </w:r>
                              <w:r w:rsidR="004E4E66">
                                <w:rPr>
                                  <w:noProof/>
                                </w:rPr>
                                <w:t>11</w:t>
                              </w:r>
                              <w:r w:rsidR="00E55E8B">
                                <w:rPr>
                                  <w:noProof/>
                                </w:rPr>
                                <w:fldChar w:fldCharType="end"/>
                              </w:r>
                              <w:r>
                                <w:t xml:space="preserve"> - Ecrãs de uma contribuição no </w:t>
                              </w:r>
                              <w:r w:rsidRPr="00D97431">
                                <w:rPr>
                                  <w:i/>
                                </w:rPr>
                                <w:t>EHRServer</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C74FDBF" id="Grupo 40" o:spid="_x0000_s1055" style="position:absolute;left:0;text-align:left;margin-left:0;margin-top:6.85pt;width:436.4pt;height:610.25pt;z-index:251715584;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75"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76"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77" o:title="" croptop="7402f" cropbottom="7347f"/>
                    <v:shadow on="t" color="black" opacity="28180f" origin="-.5,-.5" offset=".74836mm,.74836mm"/>
                    <v:path arrowok="t"/>
                  </v:shape>
                </v:group>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BA78AC" w:rsidRPr="009B1401" w:rsidRDefault="00BA78AC" w:rsidP="00F97E9C">
                        <w:pPr>
                          <w:pStyle w:val="Legenda"/>
                          <w:jc w:val="center"/>
                          <w:rPr>
                            <w:bCs/>
                            <w:noProof/>
                            <w:sz w:val="26"/>
                          </w:rPr>
                        </w:pPr>
                        <w:bookmarkStart w:id="70" w:name="_Toc454469793"/>
                        <w:r>
                          <w:t xml:space="preserve">Figura </w:t>
                        </w:r>
                        <w:r w:rsidR="00E55E8B">
                          <w:fldChar w:fldCharType="begin"/>
                        </w:r>
                        <w:r w:rsidR="00E55E8B">
                          <w:instrText xml:space="preserve"> SEQ Figura \* ARABIC </w:instrText>
                        </w:r>
                        <w:r w:rsidR="00E55E8B">
                          <w:fldChar w:fldCharType="separate"/>
                        </w:r>
                        <w:r w:rsidR="004E4E66">
                          <w:rPr>
                            <w:noProof/>
                          </w:rPr>
                          <w:t>11</w:t>
                        </w:r>
                        <w:r w:rsidR="00E55E8B">
                          <w:rPr>
                            <w:noProof/>
                          </w:rPr>
                          <w:fldChar w:fldCharType="end"/>
                        </w:r>
                        <w:r>
                          <w:t xml:space="preserve"> - Ecrãs de uma contribuição no </w:t>
                        </w:r>
                        <w:r w:rsidRPr="00D97431">
                          <w:rPr>
                            <w:i/>
                          </w:rPr>
                          <w:t>EHRServer</w:t>
                        </w:r>
                        <w:bookmarkEnd w:id="70"/>
                      </w:p>
                    </w:txbxContent>
                  </v:textbox>
                </v:shape>
                <w10:wrap type="tight" anchorx="margin"/>
              </v:group>
            </w:pict>
          </mc:Fallback>
        </mc:AlternateContent>
      </w:r>
    </w:p>
    <w:p w:rsidR="007552A5" w:rsidRDefault="00B37821" w:rsidP="00F2372B">
      <w:pPr>
        <w:pStyle w:val="Cabealho3"/>
      </w:pPr>
      <w:bookmarkStart w:id="71" w:name="_Toc454469762"/>
      <w:r>
        <w:lastRenderedPageBreak/>
        <w:t>Modelo de dados</w:t>
      </w:r>
      <w:bookmarkEnd w:id="71"/>
    </w:p>
    <w:p w:rsidR="009374AF" w:rsidRDefault="009374AF" w:rsidP="009374AF">
      <w:r>
        <w:t xml:space="preserve">No </w:t>
      </w:r>
      <w:r w:rsidR="0013397E" w:rsidRPr="0013397E">
        <w:rPr>
          <w:b/>
        </w:rPr>
        <w:t>anexo A</w:t>
      </w:r>
      <w:r>
        <w:t xml:space="preserve"> é apresentado o modelo EER da base de dados do </w:t>
      </w:r>
      <w:r w:rsidRPr="0020486D">
        <w:rPr>
          <w:i/>
        </w:rPr>
        <w:t>EHRServer</w:t>
      </w:r>
      <w:r>
        <w:t>.</w:t>
      </w:r>
    </w:p>
    <w:p w:rsidR="009374AF" w:rsidRDefault="009374AF" w:rsidP="009374AF">
      <w:r>
        <w:t xml:space="preserve">Como pode ser observado e, analisando apenas as tabelas diretamente relacionados com o EHR, cada pessoa pode ter vários </w:t>
      </w:r>
      <w:r w:rsidRPr="00A13901">
        <w:rPr>
          <w:b/>
        </w:rPr>
        <w:t>ehr</w:t>
      </w:r>
      <w:r>
        <w:t xml:space="preserve">’s e para cada um destes existem várias </w:t>
      </w:r>
      <w:r w:rsidRPr="00A13901">
        <w:rPr>
          <w:b/>
        </w:rPr>
        <w:t>contribution</w:t>
      </w:r>
      <w:r>
        <w:t xml:space="preserve">, isto é, cada </w:t>
      </w:r>
      <w:r w:rsidRPr="00A13901">
        <w:rPr>
          <w:b/>
        </w:rPr>
        <w:t>ehr</w:t>
      </w:r>
      <w:r>
        <w:t xml:space="preserve"> tem vários registos/contribuições clínicas de um doente. Para cada uma destas contribuições é fácil entender que a tabela </w:t>
      </w:r>
      <w:r w:rsidRPr="00523AA4">
        <w:rPr>
          <w:b/>
        </w:rPr>
        <w:t>version</w:t>
      </w:r>
      <w:r>
        <w:t xml:space="preserve"> faz o registo de versões de cada registo clínico. Ao lado da tabela </w:t>
      </w:r>
      <w:r w:rsidRPr="00523AA4">
        <w:rPr>
          <w:b/>
        </w:rPr>
        <w:t>version</w:t>
      </w:r>
      <w:r>
        <w:t xml:space="preserve"> tem a tabela </w:t>
      </w:r>
      <w:r w:rsidRPr="00523AA4">
        <w:rPr>
          <w:b/>
        </w:rPr>
        <w:t>audit_details</w:t>
      </w:r>
      <w:r>
        <w:t xml:space="preserve"> que é responsável pelo armazenamento de dados como data em que foi submetido um registo, médico que o submeteu, etc. Seguindo em direção a </w:t>
      </w:r>
      <w:r w:rsidRPr="00C93727">
        <w:rPr>
          <w:b/>
        </w:rPr>
        <w:t>composition_index</w:t>
      </w:r>
      <w:r>
        <w:t>, é possível observar que várias versões seguem apenas uma composição (</w:t>
      </w:r>
      <w:r w:rsidRPr="00C93727">
        <w:rPr>
          <w:b/>
        </w:rPr>
        <w:t>composition_index</w:t>
      </w:r>
      <w:r>
        <w:t xml:space="preserve">), ou seja, apesar das várias versões nas quais pode ser </w:t>
      </w:r>
      <w:r w:rsidR="00BF35CB">
        <w:t>diferente</w:t>
      </w:r>
      <w:r>
        <w:t xml:space="preserve"> o conteúdo de um registo, a sua composição/estrutura são sempre as mesmas (segue</w:t>
      </w:r>
      <w:r w:rsidR="008018A1">
        <w:t>m</w:t>
      </w:r>
      <w:r>
        <w:t xml:space="preserve"> a estrutura do </w:t>
      </w:r>
      <w:r w:rsidRPr="00C93727">
        <w:rPr>
          <w:i/>
        </w:rPr>
        <w:t>template</w:t>
      </w:r>
      <w:r>
        <w:t xml:space="preserve">). Sendo assim cada composição pode conter vários valores, os quais são registados em </w:t>
      </w:r>
      <w:r w:rsidRPr="00870064">
        <w:rPr>
          <w:b/>
        </w:rPr>
        <w:t>data_value_index</w:t>
      </w:r>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Cabealho2"/>
      </w:pPr>
      <w:bookmarkStart w:id="72" w:name="_Toc454469763"/>
      <w:r>
        <w:t>Mapeamento</w:t>
      </w:r>
      <w:bookmarkEnd w:id="72"/>
    </w:p>
    <w:p w:rsidR="0073739E" w:rsidRDefault="00FE2060" w:rsidP="003A221C">
      <w:pPr>
        <w:pStyle w:val="Corpodetexto"/>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Corpodetexto"/>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Corpodetexto"/>
      </w:pPr>
      <w:r>
        <w:lastRenderedPageBreak/>
        <w:t xml:space="preserve">Assim sendo, para construir os arquétipos recorreu-se ao uso do </w:t>
      </w:r>
      <w:r w:rsidRPr="005E0F0C">
        <w:rPr>
          <w:i/>
        </w:rPr>
        <w:t>Archetype Editor</w:t>
      </w:r>
      <w:r>
        <w:t xml:space="preserve"> e</w:t>
      </w:r>
      <w:r w:rsidR="00800072">
        <w:t>,</w:t>
      </w:r>
      <w:r>
        <w:t xml:space="preserve"> para os </w:t>
      </w:r>
      <w:r w:rsidRPr="005E0F0C">
        <w:rPr>
          <w:i/>
        </w:rPr>
        <w:t>templates</w:t>
      </w:r>
      <w:r w:rsidR="00800072">
        <w:t>,</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w:t>
      </w:r>
      <w:r w:rsidR="00800072">
        <w:t xml:space="preserve"> texto integral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Corpodetexto"/>
      </w:pPr>
      <w:r>
        <w:t>Relativamente à base de dados da Glint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w:t>
      </w:r>
      <w:r w:rsidR="00A379E6">
        <w:t xml:space="preserve"> texto integral dos</w:t>
      </w:r>
      <w:r>
        <w:t xml:space="preserve"> documentos.</w:t>
      </w:r>
    </w:p>
    <w:p w:rsidR="002B48B9" w:rsidRDefault="002B48B9" w:rsidP="0034591E">
      <w:pPr>
        <w:pStyle w:val="Corpodetexto"/>
      </w:pPr>
      <w:r>
        <w:t xml:space="preserve">Na imagem seguinte encontra-se o </w:t>
      </w:r>
      <w:r w:rsidRPr="00CD32BF">
        <w:rPr>
          <w:i/>
        </w:rPr>
        <w:t>template</w:t>
      </w:r>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8416" behindDoc="0" locked="0" layoutInCell="1" allowOverlap="1" wp14:anchorId="59F9C5AA" wp14:editId="5E20F3F5">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BA78AC" w:rsidRPr="00003224" w:rsidRDefault="00BA78AC" w:rsidP="00352530">
                              <w:pPr>
                                <w:pStyle w:val="Legenda"/>
                                <w:rPr>
                                  <w:noProof/>
                                </w:rPr>
                              </w:pPr>
                              <w:bookmarkStart w:id="73" w:name="_Toc454469794"/>
                              <w:r>
                                <w:t xml:space="preserve">Figura </w:t>
                              </w:r>
                              <w:r w:rsidR="00E55E8B">
                                <w:fldChar w:fldCharType="begin"/>
                              </w:r>
                              <w:r w:rsidR="00E55E8B">
                                <w:instrText xml:space="preserve"> SEQ Figura \* ARABIC </w:instrText>
                              </w:r>
                              <w:r w:rsidR="00E55E8B">
                                <w:fldChar w:fldCharType="separate"/>
                              </w:r>
                              <w:r w:rsidR="004E4E66">
                                <w:rPr>
                                  <w:noProof/>
                                </w:rPr>
                                <w:t>12</w:t>
                              </w:r>
                              <w:r w:rsidR="00E55E8B">
                                <w:rPr>
                                  <w:noProof/>
                                </w:rPr>
                                <w:fldChar w:fldCharType="end"/>
                              </w:r>
                              <w:r>
                                <w:t xml:space="preserve"> - </w:t>
                              </w:r>
                              <w:r w:rsidRPr="0066480F">
                                <w:rPr>
                                  <w:i/>
                                </w:rPr>
                                <w:t>Template</w:t>
                              </w:r>
                              <w:r>
                                <w:t xml:space="preserve"> (dados demográfico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F9C5AA" id="Group 46" o:spid="_x0000_s1061" style="position:absolute;left:0;text-align:left;margin-left:80.7pt;margin-top:.8pt;width:264pt;height:393.5pt;z-index:251708416"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79"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BA78AC" w:rsidRPr="00003224" w:rsidRDefault="00BA78AC" w:rsidP="00352530">
                        <w:pPr>
                          <w:pStyle w:val="Legenda"/>
                          <w:rPr>
                            <w:noProof/>
                          </w:rPr>
                        </w:pPr>
                        <w:bookmarkStart w:id="74" w:name="_Toc454469794"/>
                        <w:r>
                          <w:t xml:space="preserve">Figura </w:t>
                        </w:r>
                        <w:r w:rsidR="00E55E8B">
                          <w:fldChar w:fldCharType="begin"/>
                        </w:r>
                        <w:r w:rsidR="00E55E8B">
                          <w:instrText xml:space="preserve"> SEQ Figura \* ARABIC </w:instrText>
                        </w:r>
                        <w:r w:rsidR="00E55E8B">
                          <w:fldChar w:fldCharType="separate"/>
                        </w:r>
                        <w:r w:rsidR="004E4E66">
                          <w:rPr>
                            <w:noProof/>
                          </w:rPr>
                          <w:t>12</w:t>
                        </w:r>
                        <w:r w:rsidR="00E55E8B">
                          <w:rPr>
                            <w:noProof/>
                          </w:rPr>
                          <w:fldChar w:fldCharType="end"/>
                        </w:r>
                        <w:r>
                          <w:t xml:space="preserve"> - </w:t>
                        </w:r>
                        <w:r w:rsidRPr="0066480F">
                          <w:rPr>
                            <w:i/>
                          </w:rPr>
                          <w:t>Template</w:t>
                        </w:r>
                        <w:r>
                          <w:t xml:space="preserve"> (dados demográficos)</w:t>
                        </w:r>
                        <w:bookmarkEnd w:id="74"/>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Cabealho2"/>
      </w:pPr>
      <w:bookmarkStart w:id="75" w:name="_Toc454469764"/>
      <w:r>
        <w:t>Indexação</w:t>
      </w:r>
      <w:bookmarkEnd w:id="75"/>
    </w:p>
    <w:p w:rsidR="00047015" w:rsidRDefault="007A37A0" w:rsidP="00047015">
      <w:pPr>
        <w:pStyle w:val="Corpodetexto"/>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w:t>
      </w:r>
      <w:r w:rsidR="00AA5295">
        <w:t>l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r w:rsidRPr="004C2C04">
        <w:rPr>
          <w:i/>
        </w:rPr>
        <w:t>Solr</w:t>
      </w:r>
      <w:r>
        <w:t>:</w:t>
      </w:r>
    </w:p>
    <w:p w:rsidR="00CF197F" w:rsidRDefault="00CF197F" w:rsidP="00586C49">
      <w:pPr>
        <w:pStyle w:val="Corpodetexto"/>
        <w:numPr>
          <w:ilvl w:val="0"/>
          <w:numId w:val="41"/>
        </w:numPr>
      </w:pPr>
      <w:r w:rsidRPr="00233A1D">
        <w:rPr>
          <w:b/>
        </w:rPr>
        <w:lastRenderedPageBreak/>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Corpodetexto"/>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r w:rsidR="00297556" w:rsidRPr="00297556">
        <w:rPr>
          <w:i/>
        </w:rPr>
        <w:t>queries</w:t>
      </w:r>
      <w:r w:rsidR="00297556">
        <w:t xml:space="preserve"> </w:t>
      </w:r>
      <w:r w:rsidR="00F05BBD">
        <w:t xml:space="preserve">com resultados ainda melhores. Estes podem ser observados no </w:t>
      </w:r>
      <w:r w:rsidR="00F05BBD" w:rsidRPr="00297556">
        <w:rPr>
          <w:b/>
        </w:rPr>
        <w:t>capítulo 5</w:t>
      </w:r>
      <w:r w:rsidR="00F05BBD">
        <w:t>.</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r w:rsidR="00FA1BFC" w:rsidRPr="002A038F">
        <w:rPr>
          <w:i/>
        </w:rPr>
        <w:t>Solr</w:t>
      </w:r>
      <w:r w:rsidR="00FA1BFC">
        <w:t xml:space="preserve"> est</w:t>
      </w:r>
      <w:r>
        <w:t>ão estruturados.</w:t>
      </w:r>
    </w:p>
    <w:p w:rsidR="00F62F35" w:rsidRDefault="00F62F35" w:rsidP="00F62F35">
      <w:pPr>
        <w:shd w:val="clear" w:color="auto" w:fill="FFFFFF"/>
        <w:ind w:firstLine="0"/>
      </w:pPr>
    </w:p>
    <w:p w:rsidR="00F62F35" w:rsidRPr="00F62F35" w:rsidRDefault="00FA6C8C" w:rsidP="00F62F35">
      <w:pPr>
        <w:shd w:val="clear" w:color="auto" w:fill="FFFFFF"/>
        <w:ind w:firstLine="0"/>
        <w:rPr>
          <w:rFonts w:ascii="Courier New" w:eastAsia="Times New Roman" w:hAnsi="Courier New" w:cs="Courier New"/>
          <w:b/>
          <w:bCs/>
          <w:color w:val="000000"/>
          <w:sz w:val="20"/>
          <w:szCs w:val="20"/>
          <w:lang w:val="en-GB"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r w:rsidR="00F62F35" w:rsidRPr="00F62F35">
        <w:rPr>
          <w:lang w:val="en-GB"/>
        </w:rPr>
        <w:t xml:space="preserve"> </w:t>
      </w:r>
    </w:p>
    <w:p w:rsidR="00FA6C8C" w:rsidRPr="00F62F35" w:rsidRDefault="00F62F35" w:rsidP="00FA6C8C">
      <w:pPr>
        <w:shd w:val="clear" w:color="auto" w:fill="FFFFFF"/>
        <w:suppressAutoHyphens w:val="0"/>
        <w:spacing w:line="240" w:lineRule="auto"/>
        <w:ind w:firstLine="0"/>
        <w:jc w:val="left"/>
        <w:rPr>
          <w:rFonts w:ascii="Times New Roman" w:eastAsia="Times New Roman" w:hAnsi="Times New Roman"/>
          <w:sz w:val="24"/>
          <w:lang w:val="en-GB" w:eastAsia="pt-PT"/>
        </w:rPr>
      </w:pPr>
      <w:r w:rsidRPr="00F62F35">
        <w:rPr>
          <w:rFonts w:ascii="Courier New" w:eastAsia="Times New Roman" w:hAnsi="Courier New" w:cs="Courier New"/>
          <w:color w:val="0000FF"/>
          <w:sz w:val="20"/>
          <w:szCs w:val="20"/>
          <w:lang w:val="en-GB" w:eastAsia="pt-PT"/>
        </w:rPr>
        <w:t>&lt;fiel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nam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version_ui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typ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string"</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index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false"</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stor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true"</w:t>
      </w:r>
      <w:r w:rsidRPr="00F62F35">
        <w:rPr>
          <w:rFonts w:ascii="Courier New" w:eastAsia="Times New Roman" w:hAnsi="Courier New" w:cs="Courier New"/>
          <w:color w:val="0000FF"/>
          <w:sz w:val="20"/>
          <w:szCs w:val="20"/>
          <w:lang w:val="en-GB"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formam a chave primária do paciente</w:t>
      </w:r>
      <w:r w:rsidR="00A13D49">
        <w:t xml:space="preserve"> na base de dados da Glintt</w:t>
      </w:r>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3D7327">
        <w:t xml:space="preserve"> serão referidos </w:t>
      </w:r>
      <w:r w:rsidR="00072897">
        <w:t xml:space="preserve">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w:t>
      </w:r>
      <w:r w:rsidR="007D39C4">
        <w:t>a</w:t>
      </w:r>
      <w:r w:rsidR="006C72EE">
        <w:t>s tem que obrigatoriamente ser indexadas.</w:t>
      </w:r>
    </w:p>
    <w:p w:rsidR="00216B16" w:rsidRDefault="00216B16" w:rsidP="00F86426">
      <w:pPr>
        <w:pStyle w:val="Corpodetexto"/>
      </w:pPr>
      <w:r>
        <w:t xml:space="preserve">Quanto ao campo </w:t>
      </w:r>
      <w:r w:rsidRPr="00216B16">
        <w:rPr>
          <w:b/>
        </w:rPr>
        <w:t>version_uid</w:t>
      </w:r>
      <w:r>
        <w:t>, é responsável por armazenar um identificador p</w:t>
      </w:r>
      <w:r w:rsidR="007D39C4">
        <w:t>ara cada versão, cada documento não tendo, por isso, interesse em ser indexado.</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C16A07" w:rsidRDefault="00C16A07" w:rsidP="00233A1D">
      <w:pPr>
        <w:pStyle w:val="Corpodetexto"/>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p w:rsidR="007800AB" w:rsidRDefault="007800AB" w:rsidP="00233A1D">
      <w:pPr>
        <w:pStyle w:val="Corpodetexto"/>
      </w:pPr>
    </w:p>
    <w:p w:rsidR="007800AB" w:rsidRDefault="007800AB" w:rsidP="00233A1D">
      <w:pPr>
        <w:pStyle w:val="Corpodetexto"/>
      </w:pPr>
    </w:p>
    <w:p w:rsidR="007800AB" w:rsidRDefault="007800AB" w:rsidP="00233A1D">
      <w:pPr>
        <w:pStyle w:val="Corpodetexto"/>
      </w:pP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1C5967" w:rsidTr="00901488">
        <w:tc>
          <w:tcPr>
            <w:tcW w:w="8493" w:type="dxa"/>
          </w:tcPr>
          <w:p w:rsidR="00000AB3" w:rsidRPr="00583FF4" w:rsidRDefault="00620443" w:rsidP="00233A1D">
            <w:pPr>
              <w:pStyle w:val="Corpodetexto"/>
              <w:ind w:firstLine="0"/>
              <w:rPr>
                <w:lang w:val="en-GB"/>
              </w:rPr>
            </w:pPr>
            <w:r w:rsidRPr="00583FF4">
              <w:rPr>
                <w:lang w:val="en-GB"/>
              </w:rPr>
              <w:t xml:space="preserve">Exemplo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john.doe", "foo.com", "by", "03", "09", "re", "m37", "xq"</w:t>
            </w:r>
          </w:p>
        </w:tc>
      </w:tr>
      <w:tr w:rsidR="00E56D64" w:rsidRPr="001C5967"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1C5967"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r w:rsidR="00D47A52" w:rsidRPr="00995E44">
              <w:rPr>
                <w:i/>
              </w:rPr>
              <w:t>tokens</w:t>
            </w:r>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filter</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class</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solr.SnowballPorterFilterFactory"</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language</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r w:rsidRPr="00D40B90">
              <w:rPr>
                <w:i/>
              </w:rPr>
              <w:t>stemming</w:t>
            </w:r>
            <w:r>
              <w:t>).</w:t>
            </w:r>
          </w:p>
        </w:tc>
      </w:tr>
    </w:tbl>
    <w:p w:rsidR="00741843" w:rsidRDefault="00741843" w:rsidP="00741843">
      <w:pPr>
        <w:pStyle w:val="Legenda"/>
        <w:tabs>
          <w:tab w:val="center" w:pos="4478"/>
          <w:tab w:val="left" w:pos="7515"/>
        </w:tabs>
        <w:jc w:val="left"/>
        <w:rPr>
          <w:i/>
        </w:rPr>
      </w:pPr>
      <w:r w:rsidRPr="00BD679D">
        <w:tab/>
      </w:r>
      <w:bookmarkStart w:id="76" w:name="_Toc454469802"/>
      <w:r w:rsidR="00E56D64">
        <w:t xml:space="preserve">Tabela </w:t>
      </w:r>
      <w:r w:rsidR="00E55E8B">
        <w:fldChar w:fldCharType="begin"/>
      </w:r>
      <w:r w:rsidR="00E55E8B">
        <w:instrText xml:space="preserve"> SEQ Tabela \* ARABIC </w:instrText>
      </w:r>
      <w:r w:rsidR="00E55E8B">
        <w:fldChar w:fldCharType="separate"/>
      </w:r>
      <w:r w:rsidR="004E4E66">
        <w:rPr>
          <w:noProof/>
        </w:rPr>
        <w:t>4</w:t>
      </w:r>
      <w:r w:rsidR="00E55E8B">
        <w:rPr>
          <w:noProof/>
        </w:rPr>
        <w:fldChar w:fldCharType="end"/>
      </w:r>
      <w:r w:rsidR="00E56D64">
        <w:t xml:space="preserve"> - Parâmetros de indexação do </w:t>
      </w:r>
      <w:r w:rsidR="00E56D64" w:rsidRPr="00E56D64">
        <w:rPr>
          <w:i/>
        </w:rPr>
        <w:t>Solr</w:t>
      </w:r>
      <w:bookmarkEnd w:id="76"/>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r w:rsidRPr="00902657">
        <w:rPr>
          <w:i/>
        </w:rPr>
        <w:t>framework</w:t>
      </w:r>
      <w:r>
        <w:t xml:space="preserve"> em c#. Com esta escolha foi possível utilizar o </w:t>
      </w:r>
      <w:r w:rsidRPr="00902657">
        <w:rPr>
          <w:i/>
        </w:rPr>
        <w:t>Solrnet</w:t>
      </w:r>
      <w:r>
        <w:t xml:space="preserve"> que consiste num cliente do </w:t>
      </w:r>
      <w:r w:rsidRPr="00902657">
        <w:rPr>
          <w:i/>
        </w:rPr>
        <w:t>Solr</w:t>
      </w:r>
      <w:r>
        <w:t xml:space="preserve"> que permite utilizar as funcionalidades do mesmo através de funções em c#. Sendo assim, a utilização do ficheiro </w:t>
      </w:r>
      <w:r w:rsidRPr="00902657">
        <w:rPr>
          <w:b/>
        </w:rPr>
        <w:t>data-config.xml</w:t>
      </w:r>
      <w:r>
        <w:t xml:space="preserve"> tornou-se inútil, uma vez que as </w:t>
      </w:r>
      <w:r w:rsidRPr="00902657">
        <w:rPr>
          <w:i/>
        </w:rPr>
        <w:t>queries</w:t>
      </w:r>
      <w:r>
        <w:t xml:space="preserve"> podiam ser feitas através do c#.</w:t>
      </w:r>
    </w:p>
    <w:p w:rsidR="00066871" w:rsidRPr="00741843" w:rsidRDefault="006578B9" w:rsidP="00741843">
      <w:r>
        <w:t xml:space="preserve">Em suma, o processo de indexação é bastante complexo, no entanto a utilização de ferramentas como o </w:t>
      </w:r>
      <w:r w:rsidRPr="00902657">
        <w:rPr>
          <w:i/>
        </w:rPr>
        <w:t>Solrnet</w:t>
      </w:r>
      <w:r>
        <w:t xml:space="preserve"> facilitam a sua implementação</w:t>
      </w:r>
      <w:r w:rsidR="00D53ED1">
        <w:t xml:space="preserve"> e melhoram a gestão deste processo.</w:t>
      </w:r>
    </w:p>
    <w:p w:rsidR="00072897" w:rsidRDefault="00072897" w:rsidP="00072897">
      <w:pPr>
        <w:pStyle w:val="Cabealho2"/>
      </w:pPr>
      <w:bookmarkStart w:id="77" w:name="_Toc454469765"/>
      <w:r>
        <w:lastRenderedPageBreak/>
        <w:t>Pesquisa</w:t>
      </w:r>
      <w:bookmarkEnd w:id="77"/>
    </w:p>
    <w:p w:rsidR="00047015" w:rsidRDefault="00831F79" w:rsidP="00047015">
      <w:pPr>
        <w:pStyle w:val="Corpodetexto"/>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Corpodetexto"/>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r w:rsidR="003D7327" w:rsidRPr="003D7327">
        <w:t>elemId</w:t>
      </w:r>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78" w:name="_Toc454469766"/>
      <w:r>
        <w:t xml:space="preserve">Construção de </w:t>
      </w:r>
      <w:r w:rsidRPr="00892042">
        <w:rPr>
          <w:i/>
        </w:rPr>
        <w:t>queries</w:t>
      </w:r>
      <w:bookmarkEnd w:id="78"/>
    </w:p>
    <w:p w:rsidR="008B1B82" w:rsidRDefault="00B26291" w:rsidP="008B1B82">
      <w:pPr>
        <w:pStyle w:val="Corpodetexto"/>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w:t>
      </w:r>
      <w:r w:rsidR="00FB36FE">
        <w:lastRenderedPageBreak/>
        <w:t xml:space="preserve">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r w:rsidR="000B41A7" w:rsidRPr="000B41A7">
        <w:rPr>
          <w:b/>
        </w:rPr>
        <w:t>Web.config</w:t>
      </w:r>
      <w:r w:rsidR="000B41A7">
        <w:t xml:space="preserve">, ver </w:t>
      </w:r>
      <w:r w:rsidR="000B41A7" w:rsidRPr="000B41A7">
        <w:rPr>
          <w:b/>
        </w:rPr>
        <w:t>anexo B</w:t>
      </w:r>
      <w:r w:rsidR="000B41A7">
        <w:t>)</w:t>
      </w:r>
      <w:r w:rsidR="008B1B82">
        <w:t xml:space="preserve">.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r w:rsidRPr="008C47FB">
        <w:rPr>
          <w:i/>
        </w:rPr>
        <w:t>querie</w:t>
      </w:r>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79" w:name="_Toc454469767"/>
      <w:r>
        <w:t>Classificação</w:t>
      </w:r>
      <w:bookmarkEnd w:id="79"/>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w:t>
      </w:r>
      <w:r w:rsidR="00134AB5">
        <w:t>,</w:t>
      </w:r>
      <w:r w:rsidR="007D4C9B">
        <w:t xml:space="preserve">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Cabealho3"/>
      </w:pPr>
      <w:bookmarkStart w:id="80" w:name="_Toc454469768"/>
      <w:r>
        <w:t>Construção dos resultados</w:t>
      </w:r>
      <w:bookmarkEnd w:id="80"/>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w:t>
      </w:r>
      <w:r>
        <w:lastRenderedPageBreak/>
        <w:t>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Default="00F15CA8" w:rsidP="00B81B74">
      <w:pPr>
        <w:pStyle w:val="Corpodetexto"/>
      </w:pPr>
      <w:r>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81" w:name="_Toc454469769"/>
      <w:r>
        <w:t>Atualização</w:t>
      </w:r>
      <w:r w:rsidR="00BE0A65">
        <w:t xml:space="preserve"> de índices</w:t>
      </w:r>
      <w:bookmarkEnd w:id="81"/>
    </w:p>
    <w:p w:rsidR="0061506E" w:rsidRDefault="0061506E" w:rsidP="00B81B74">
      <w:pPr>
        <w:pStyle w:val="Corpodetexto"/>
      </w:pPr>
      <w:r>
        <w:t xml:space="preserve">Este ponto nem sempre se verifica. Para manter os dados indexados atualizados pensou-se em implementar também um sistema de atualização, isto é, </w:t>
      </w:r>
      <w:r w:rsidR="00266269">
        <w:t>um sistema que verifica</w:t>
      </w:r>
      <w:r>
        <w:t xml:space="preserve"> na BD de documentos da Glintt, se existem novos dados ou dados atualizados que necessitem de ser novamente indexados. </w:t>
      </w:r>
    </w:p>
    <w:p w:rsidR="00266269" w:rsidRDefault="0061506E" w:rsidP="00266269">
      <w:pPr>
        <w:pStyle w:val="Corpodetexto"/>
      </w:pPr>
      <w:r>
        <w:t xml:space="preserve">Para atingir este objetivo e, após a indexação dos dados, é executada uma </w:t>
      </w:r>
      <w:r w:rsidRPr="0061506E">
        <w:rPr>
          <w:i/>
        </w:rPr>
        <w:t>thread</w:t>
      </w:r>
      <w:r>
        <w:t xml:space="preserve">, que corre em </w:t>
      </w:r>
      <w:r w:rsidRPr="0061506E">
        <w:rPr>
          <w:i/>
        </w:rPr>
        <w:t>background</w:t>
      </w:r>
      <w:r>
        <w:t xml:space="preserve">, responsável por fazer um pedido à base de dados que verifica se existem atualizações. Esse pedido é efetuado de n em n milissegundos (o valor predefinido é de 5000 milissegundos, configurável no ficheiro </w:t>
      </w:r>
      <w:r w:rsidRPr="0061506E">
        <w:rPr>
          <w:b/>
        </w:rPr>
        <w:t>Web.config</w:t>
      </w:r>
      <w:r>
        <w:t>). Caso não existam atualizações nos dados,</w:t>
      </w:r>
      <w:r w:rsidR="00BE0A65">
        <w:t xml:space="preserve"> a </w:t>
      </w:r>
      <w:r w:rsidR="00BE0A65" w:rsidRPr="00266269">
        <w:rPr>
          <w:i/>
        </w:rPr>
        <w:t>thread</w:t>
      </w:r>
      <w:r w:rsidR="00BE0A65">
        <w:t xml:space="preserve"> esperará os próximos n milissegundos para fazer novamente o pedido. Caso contrário é iniciado o processo desde a recolha de dados da BD de documentos da Glintt.</w:t>
      </w:r>
      <w:r w:rsidR="00243F56">
        <w:t xml:space="preserve"> Os dados recolhidos/extraídos da BD de documentos da Glintt são apenas os dados atualizados e não todos como é feito inicialmente.</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82" w:name="_Toc454469770"/>
      <w:r>
        <w:t>Interface</w:t>
      </w:r>
      <w:bookmarkEnd w:id="82"/>
    </w:p>
    <w:p w:rsidR="00AA053B" w:rsidRDefault="00A9176D" w:rsidP="00AA053B">
      <w:pPr>
        <w:pStyle w:val="Corpodetexto"/>
      </w:pPr>
      <w:r>
        <w:t xml:space="preserve">Esta aplicação, e como já foi referido no </w:t>
      </w:r>
      <w:r w:rsidRPr="00B16BDB">
        <w:rPr>
          <w:b/>
        </w:rPr>
        <w:t>capítulo 3</w:t>
      </w:r>
      <w:r>
        <w:t>,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Glint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lastRenderedPageBreak/>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9B4548" w:rsidP="006B5CAF">
      <w:pPr>
        <w:pStyle w:val="Corpodetexto"/>
      </w:pPr>
      <w:r>
        <w:rPr>
          <w:noProof/>
          <w:lang w:eastAsia="pt-PT"/>
        </w:rPr>
        <mc:AlternateContent>
          <mc:Choice Requires="wpg">
            <w:drawing>
              <wp:anchor distT="0" distB="0" distL="114300" distR="114300" simplePos="0" relativeHeight="251740160" behindDoc="1" locked="0" layoutInCell="1" allowOverlap="1" wp14:anchorId="313BD8BE" wp14:editId="5FF6C996">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8A7651" w:rsidRPr="009962EE" w:rsidRDefault="008A7651" w:rsidP="008A7651">
                              <w:pPr>
                                <w:pStyle w:val="Legenda"/>
                                <w:jc w:val="center"/>
                                <w:rPr>
                                  <w:noProof/>
                                </w:rPr>
                              </w:pPr>
                              <w:bookmarkStart w:id="83" w:name="_Toc454469795"/>
                              <w:r>
                                <w:t xml:space="preserve">Figura </w:t>
                              </w:r>
                              <w:r w:rsidR="00E55E8B">
                                <w:fldChar w:fldCharType="begin"/>
                              </w:r>
                              <w:r w:rsidR="00E55E8B">
                                <w:instrText xml:space="preserve"> SEQ Figura \* ARABIC </w:instrText>
                              </w:r>
                              <w:r w:rsidR="00E55E8B">
                                <w:fldChar w:fldCharType="separate"/>
                              </w:r>
                              <w:r w:rsidR="004E4E66">
                                <w:rPr>
                                  <w:noProof/>
                                </w:rPr>
                                <w:t>13</w:t>
                              </w:r>
                              <w:r w:rsidR="00E55E8B">
                                <w:rPr>
                                  <w:noProof/>
                                </w:rPr>
                                <w:fldChar w:fldCharType="end"/>
                              </w:r>
                              <w:r>
                                <w:t xml:space="preserve"> - Interface de resultados e pesquis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80">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13BD8BE" id="Grupo 64" o:spid="_x0000_s1064" style="position:absolute;left:0;text-align:left;margin-left:0;margin-top:35.3pt;width:456pt;height:260pt;z-index:-251576320;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">
                <v:shape id="Caixa de texto 56" o:spid="_x0000_s1065"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8A7651" w:rsidRPr="009962EE" w:rsidRDefault="008A7651" w:rsidP="008A7651">
                        <w:pPr>
                          <w:pStyle w:val="Legenda"/>
                          <w:jc w:val="center"/>
                          <w:rPr>
                            <w:noProof/>
                          </w:rPr>
                        </w:pPr>
                        <w:bookmarkStart w:id="84" w:name="_Toc454469795"/>
                        <w:r>
                          <w:t xml:space="preserve">Figura </w:t>
                        </w:r>
                        <w:r w:rsidR="00E55E8B">
                          <w:fldChar w:fldCharType="begin"/>
                        </w:r>
                        <w:r w:rsidR="00E55E8B">
                          <w:instrText xml:space="preserve"> SEQ Figura \* ARABIC </w:instrText>
                        </w:r>
                        <w:r w:rsidR="00E55E8B">
                          <w:fldChar w:fldCharType="separate"/>
                        </w:r>
                        <w:r w:rsidR="004E4E66">
                          <w:rPr>
                            <w:noProof/>
                          </w:rPr>
                          <w:t>13</w:t>
                        </w:r>
                        <w:r w:rsidR="00E55E8B">
                          <w:rPr>
                            <w:noProof/>
                          </w:rPr>
                          <w:fldChar w:fldCharType="end"/>
                        </w:r>
                        <w:r>
                          <w:t xml:space="preserve"> - Interface de resultados e pesquisa</w:t>
                        </w:r>
                        <w:bookmarkEnd w:id="84"/>
                      </w:p>
                    </w:txbxContent>
                  </v:textbox>
                </v:shape>
                <v:group id="Grupo 63" o:spid="_x0000_s1066"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67"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81" o:title="" croptop="7813f" cropbottom="7347f" cropleft="3842f" cropright="4752f"/>
                    <v:path arrowok="t"/>
                  </v:shape>
                  <v:rect id="Retângulo 58" o:spid="_x0000_s1068"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69"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0"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1"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6B5CAF">
        <w:t>A seguir pode ser vista</w:t>
      </w:r>
      <w:r w:rsidR="00EA5CAD">
        <w:t>s</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44256" behindDoc="0" locked="0" layoutInCell="1" allowOverlap="1" wp14:anchorId="19A07428" wp14:editId="3B94F541">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82">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EA5CAD" w:rsidRPr="005437C9" w:rsidRDefault="00EA5CAD" w:rsidP="00EA5CAD">
                              <w:pPr>
                                <w:pStyle w:val="Legenda"/>
                                <w:jc w:val="center"/>
                                <w:rPr>
                                  <w:noProof/>
                                </w:rPr>
                              </w:pPr>
                              <w:bookmarkStart w:id="85" w:name="_Toc454469796"/>
                              <w:r>
                                <w:t xml:space="preserve">Figura </w:t>
                              </w:r>
                              <w:r w:rsidR="00E55E8B">
                                <w:fldChar w:fldCharType="begin"/>
                              </w:r>
                              <w:r w:rsidR="00E55E8B">
                                <w:instrText xml:space="preserve"> SEQ Figura \* ARABIC </w:instrText>
                              </w:r>
                              <w:r w:rsidR="00E55E8B">
                                <w:fldChar w:fldCharType="separate"/>
                              </w:r>
                              <w:r w:rsidR="004E4E66">
                                <w:rPr>
                                  <w:noProof/>
                                </w:rPr>
                                <w:t>14</w:t>
                              </w:r>
                              <w:r w:rsidR="00E55E8B">
                                <w:rPr>
                                  <w:noProof/>
                                </w:rPr>
                                <w:fldChar w:fldCharType="end"/>
                              </w:r>
                              <w:r>
                                <w:t xml:space="preserve"> - Pesquisa avançada</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A07428" id="Grupo 67" o:spid="_x0000_s1072" style="position:absolute;left:0;text-align:left;margin-left:-12.9pt;margin-top:291.3pt;width:453.6pt;height:95.5pt;z-index:251744256;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9oZ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RsANhpbI3YIDa428Kq8VtgQMfuHVP3ODeRVh4S7hHfNal&#10;2s0C1VoBy5X5dq6f5iOnGA3YDvf4LLB/bjkV7fK+Rrbp0u8M0xmrzqi31UJB1BFeKVp4EwuMKztz&#10;bVT1AjLM6RQM8VrgrFngOnPh0MIAnihCzufebmr/Q/2scWM0ZY+A/bJ/4Ua3WiSCfFYdn/j0RJLN&#10;XF9I9BwF4rbweiVgGxRBcmqA297yDwQvh/YxQy+Q47af9e+T6+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KxP2hk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3"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83" o:title="" croptop="7197f" cropbottom="44357f" cropleft="4624f" cropright="5187f"/>
                  <v:path arrowok="t"/>
                </v:shape>
                <v:shape id="Caixa de texto 66" o:spid="_x0000_s1074"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EA5CAD" w:rsidRPr="005437C9" w:rsidRDefault="00EA5CAD" w:rsidP="00EA5CAD">
                        <w:pPr>
                          <w:pStyle w:val="Legenda"/>
                          <w:jc w:val="center"/>
                          <w:rPr>
                            <w:noProof/>
                          </w:rPr>
                        </w:pPr>
                        <w:bookmarkStart w:id="86" w:name="_Toc454469796"/>
                        <w:r>
                          <w:t xml:space="preserve">Figura </w:t>
                        </w:r>
                        <w:r w:rsidR="00E55E8B">
                          <w:fldChar w:fldCharType="begin"/>
                        </w:r>
                        <w:r w:rsidR="00E55E8B">
                          <w:instrText xml:space="preserve"> SEQ Figura \* ARABIC </w:instrText>
                        </w:r>
                        <w:r w:rsidR="00E55E8B">
                          <w:fldChar w:fldCharType="separate"/>
                        </w:r>
                        <w:r w:rsidR="004E4E66">
                          <w:rPr>
                            <w:noProof/>
                          </w:rPr>
                          <w:t>14</w:t>
                        </w:r>
                        <w:r w:rsidR="00E55E8B">
                          <w:rPr>
                            <w:noProof/>
                          </w:rPr>
                          <w:fldChar w:fldCharType="end"/>
                        </w:r>
                        <w:r>
                          <w:t xml:space="preserve"> - Pesquisa avançada</w:t>
                        </w:r>
                        <w:bookmarkEnd w:id="86"/>
                      </w:p>
                    </w:txbxContent>
                  </v:textbox>
                </v:shape>
                <w10:wrap type="tight"/>
              </v:group>
            </w:pict>
          </mc:Fallback>
        </mc:AlternateContent>
      </w:r>
    </w:p>
    <w:p w:rsidR="00A72D90" w:rsidRDefault="00A72D90" w:rsidP="00EA5CAD">
      <w:pPr>
        <w:pStyle w:val="Corpodetexto"/>
      </w:pPr>
      <w:r>
        <w:lastRenderedPageBreak/>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mc:AlternateContent>
          <mc:Choice Requires="wpg">
            <w:drawing>
              <wp:anchor distT="0" distB="0" distL="114300" distR="114300" simplePos="0" relativeHeight="251773952" behindDoc="1" locked="0" layoutInCell="1" allowOverlap="1" wp14:anchorId="5C918678" wp14:editId="55E08ADA">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84">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1D1E80" w:rsidRPr="004C3F25" w:rsidRDefault="001D1E80" w:rsidP="001D1E80">
                                <w:pPr>
                                  <w:pStyle w:val="Legenda"/>
                                  <w:jc w:val="center"/>
                                  <w:rPr>
                                    <w:noProof/>
                                  </w:rPr>
                                </w:pPr>
                                <w:bookmarkStart w:id="87" w:name="_Toc454469797"/>
                                <w:r>
                                  <w:t xml:space="preserve">Figura </w:t>
                                </w:r>
                                <w:r w:rsidR="00E55E8B">
                                  <w:fldChar w:fldCharType="begin"/>
                                </w:r>
                                <w:r w:rsidR="00E55E8B">
                                  <w:instrText xml:space="preserve"> SEQ Figura \* ARABIC </w:instrText>
                                </w:r>
                                <w:r w:rsidR="00E55E8B">
                                  <w:fldChar w:fldCharType="separate"/>
                                </w:r>
                                <w:r w:rsidR="004E4E66">
                                  <w:rPr>
                                    <w:noProof/>
                                  </w:rPr>
                                  <w:t>15</w:t>
                                </w:r>
                                <w:r w:rsidR="00E55E8B">
                                  <w:rPr>
                                    <w:noProof/>
                                  </w:rPr>
                                  <w:fldChar w:fldCharType="end"/>
                                </w:r>
                                <w:r>
                                  <w:t xml:space="preserve"> - Interface de informação demográfica</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1D1E80" w:rsidRPr="00B44A7A" w:rsidRDefault="001D1E80"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6E4434" w:rsidRDefault="006E4434"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18678" id="Grupo 83" o:spid="_x0000_s1075" style="position:absolute;left:0;text-align:left;margin-left:406.4pt;margin-top:14.8pt;width:457.6pt;height:207.5pt;z-index:-251542528;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">
                <v:group id="Grupo 70" o:spid="_x0000_s1076"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77"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85" o:title="" croptop="11514f" cropbottom="17011f" cropleft="3931f" cropright="5650f"/>
                    <v:path arrowok="t"/>
                  </v:shape>
                  <v:shape id="Caixa de texto 69" o:spid="_x0000_s1078"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1D1E80" w:rsidRPr="004C3F25" w:rsidRDefault="001D1E80" w:rsidP="001D1E80">
                          <w:pPr>
                            <w:pStyle w:val="Legenda"/>
                            <w:jc w:val="center"/>
                            <w:rPr>
                              <w:noProof/>
                            </w:rPr>
                          </w:pPr>
                          <w:bookmarkStart w:id="88" w:name="_Toc454469797"/>
                          <w:r>
                            <w:t xml:space="preserve">Figura </w:t>
                          </w:r>
                          <w:r w:rsidR="00E55E8B">
                            <w:fldChar w:fldCharType="begin"/>
                          </w:r>
                          <w:r w:rsidR="00E55E8B">
                            <w:instrText xml:space="preserve"> SEQ Figura \* ARABIC </w:instrText>
                          </w:r>
                          <w:r w:rsidR="00E55E8B">
                            <w:fldChar w:fldCharType="separate"/>
                          </w:r>
                          <w:r w:rsidR="004E4E66">
                            <w:rPr>
                              <w:noProof/>
                            </w:rPr>
                            <w:t>15</w:t>
                          </w:r>
                          <w:r w:rsidR="00E55E8B">
                            <w:rPr>
                              <w:noProof/>
                            </w:rPr>
                            <w:fldChar w:fldCharType="end"/>
                          </w:r>
                          <w:r>
                            <w:t xml:space="preserve"> - Interface de informação demográfica</w:t>
                          </w:r>
                          <w:bookmarkEnd w:id="88"/>
                        </w:p>
                      </w:txbxContent>
                    </v:textbox>
                  </v:shape>
                </v:group>
                <v:rect id="Retângulo 71" o:spid="_x0000_s1079"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1D1E80" w:rsidRPr="00B44A7A" w:rsidRDefault="001D1E80"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0"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6E4434" w:rsidRDefault="006E4434" w:rsidP="006E4434">
                        <w:pPr>
                          <w:jc w:val="center"/>
                        </w:pPr>
                      </w:p>
                    </w:txbxContent>
                  </v:textbox>
                </v:rect>
                <v:rect id="Retângulo 73" o:spid="_x0000_s1081"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2"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3"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4"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5"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86"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87"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88"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89"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0"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Por fim, no ecrã de visualização de documentos é usado um serviço da Glint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89" w:name="_Toc454469771"/>
      <w:r>
        <w:t>Ferramentas e Tecnologias</w:t>
      </w:r>
      <w:bookmarkEnd w:id="89"/>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w:t>
      </w:r>
      <w:r>
        <w:lastRenderedPageBreak/>
        <w:t xml:space="preserve">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Corpodetexto"/>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Corpodetexto"/>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Corpodetexto"/>
        <w:numPr>
          <w:ilvl w:val="0"/>
          <w:numId w:val="43"/>
        </w:numPr>
      </w:pPr>
      <w:r w:rsidRPr="003A5AFD">
        <w:rPr>
          <w:b/>
        </w:rPr>
        <w:t>Fiddler</w:t>
      </w:r>
      <w:r>
        <w:t xml:space="preserve">: ferramenta que </w:t>
      </w:r>
      <w:r w:rsidR="00AA575D">
        <w:t>guarda o tráfego</w:t>
      </w:r>
      <w:r>
        <w:t xml:space="preserve">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Corpodetexto"/>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Corpodetexto"/>
        <w:numPr>
          <w:ilvl w:val="0"/>
          <w:numId w:val="43"/>
        </w:numPr>
      </w:pPr>
      <w:r w:rsidRPr="003A5AFD">
        <w:rPr>
          <w:b/>
        </w:rPr>
        <w:t>Visual Studio</w:t>
      </w:r>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r w:rsidRPr="003A5AFD">
        <w:rPr>
          <w:b/>
        </w:rPr>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Corpodetexto"/>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rsidR="00AA575D">
        <w:t>, o EHR;</w:t>
      </w:r>
    </w:p>
    <w:p w:rsidR="00183961" w:rsidRDefault="00183961" w:rsidP="008E5400">
      <w:pPr>
        <w:pStyle w:val="Corpodetexto"/>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Corpodetexto"/>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Corpodetexto"/>
      </w:pPr>
      <w:r>
        <w:t>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omnia foram sem dúvida as mais uteis para se conseguir avaliar da melhor forma os pedidos realizados tanto ao EHR como os da própria aplicação.</w:t>
      </w:r>
    </w:p>
    <w:p w:rsidR="009173F2" w:rsidRDefault="00694806" w:rsidP="006005AC">
      <w:pPr>
        <w:pStyle w:val="Cabealho2"/>
        <w:ind w:left="576" w:hanging="576"/>
      </w:pPr>
      <w:bookmarkStart w:id="90" w:name="_Toc454469772"/>
      <w:r>
        <w:t>Resumo</w:t>
      </w:r>
      <w:bookmarkEnd w:id="90"/>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3166A5">
        <w:rPr>
          <w:b/>
        </w:rPr>
        <w:t>6</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24800" behindDoc="0" locked="0" layoutInCell="1" allowOverlap="1" wp14:anchorId="223B9E32" wp14:editId="6430A533">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86">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BA78AC" w:rsidRPr="004D5137" w:rsidRDefault="00BA78AC" w:rsidP="00B61D1E">
                              <w:pPr>
                                <w:pStyle w:val="Legenda"/>
                                <w:jc w:val="center"/>
                                <w:rPr>
                                  <w:noProof/>
                                </w:rPr>
                              </w:pPr>
                              <w:bookmarkStart w:id="91" w:name="_Toc454469798"/>
                              <w:r>
                                <w:t xml:space="preserve">Figura </w:t>
                              </w:r>
                              <w:r w:rsidR="00E55E8B">
                                <w:fldChar w:fldCharType="begin"/>
                              </w:r>
                              <w:r w:rsidR="00E55E8B">
                                <w:instrText xml:space="preserve"> SEQ Figura \* ARABIC </w:instrText>
                              </w:r>
                              <w:r w:rsidR="00E55E8B">
                                <w:fldChar w:fldCharType="separate"/>
                              </w:r>
                              <w:r w:rsidR="004E4E66">
                                <w:rPr>
                                  <w:noProof/>
                                </w:rPr>
                                <w:t>16</w:t>
                              </w:r>
                              <w:r w:rsidR="00E55E8B">
                                <w:rPr>
                                  <w:noProof/>
                                </w:rPr>
                                <w:fldChar w:fldCharType="end"/>
                              </w:r>
                              <w:r>
                                <w:t xml:space="preserve"> - Diagrama de atividades da aplicação</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3B9E32" id="Grupo 53" o:spid="_x0000_s1091" style="position:absolute;left:0;text-align:left;margin-left:50.7pt;margin-top:.05pt;width:323.8pt;height:646.25pt;z-index:251724800"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GRX5vh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2"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87" o:title="activity_diagram" croptop="3054f" cropbottom="1082f"/>
                  <v:path arrowok="t"/>
                </v:shape>
                <v:shape id="Caixa de texto 52" o:spid="_x0000_s1093"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BA78AC" w:rsidRPr="004D5137" w:rsidRDefault="00BA78AC" w:rsidP="00B61D1E">
                        <w:pPr>
                          <w:pStyle w:val="Legenda"/>
                          <w:jc w:val="center"/>
                          <w:rPr>
                            <w:noProof/>
                          </w:rPr>
                        </w:pPr>
                        <w:bookmarkStart w:id="92" w:name="_Toc454469798"/>
                        <w:r>
                          <w:t xml:space="preserve">Figura </w:t>
                        </w:r>
                        <w:r w:rsidR="00E55E8B">
                          <w:fldChar w:fldCharType="begin"/>
                        </w:r>
                        <w:r w:rsidR="00E55E8B">
                          <w:instrText xml:space="preserve"> SEQ Figura \* ARABIC </w:instrText>
                        </w:r>
                        <w:r w:rsidR="00E55E8B">
                          <w:fldChar w:fldCharType="separate"/>
                        </w:r>
                        <w:r w:rsidR="004E4E66">
                          <w:rPr>
                            <w:noProof/>
                          </w:rPr>
                          <w:t>16</w:t>
                        </w:r>
                        <w:r w:rsidR="00E55E8B">
                          <w:rPr>
                            <w:noProof/>
                          </w:rPr>
                          <w:fldChar w:fldCharType="end"/>
                        </w:r>
                        <w:r>
                          <w:t xml:space="preserve"> - Diagrama de atividades da aplicação</w:t>
                        </w:r>
                        <w:bookmarkEnd w:id="92"/>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r w:rsidRPr="001A0332">
        <w:rPr>
          <w:i/>
        </w:rPr>
        <w:t>Solr</w:t>
      </w:r>
      <w:r>
        <w:t xml:space="preserve">, o </w:t>
      </w:r>
      <w:r w:rsidRPr="001A0332">
        <w:rPr>
          <w:i/>
        </w:rPr>
        <w:t>EHRServer</w:t>
      </w:r>
      <w:r>
        <w:t xml:space="preserve"> e a base de dados da Glintt estão em funcionamento antes de se iniciar os processos essenciais. Após esta verificação, caso estejam todos em funcionamento</w:t>
      </w:r>
      <w:r w:rsidR="001A0332">
        <w:t>, a aplicação segue sem problemas, caso apenas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r w:rsidRPr="001A0332">
        <w:rPr>
          <w:i/>
        </w:rPr>
        <w:t>query</w:t>
      </w:r>
      <w:r>
        <w:t xml:space="preserve"> à BD de documentos da Glintt</w:t>
      </w:r>
      <w:r w:rsidR="000E2E42">
        <w:t xml:space="preserve"> para recolha de todos 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sexo, etc</w:t>
      </w:r>
      <w:r>
        <w:t xml:space="preserve">) e, </w:t>
      </w:r>
      <w:r w:rsidR="00E23AB6">
        <w:t>através dos pedidos REST do</w:t>
      </w:r>
      <w:r>
        <w:t xml:space="preserve"> </w:t>
      </w:r>
      <w:r w:rsidRPr="00E23AB6">
        <w:rPr>
          <w:i/>
        </w:rPr>
        <w:t>EHRServer</w:t>
      </w:r>
      <w:r w:rsidR="00E23AB6">
        <w:t xml:space="preserve">, são submetidos os pacientes. É de lembrar que aqui ainda não estão a ser utilizados arquétipos ou </w:t>
      </w:r>
      <w:r w:rsidR="00E23AB6" w:rsidRPr="00E23AB6">
        <w:rPr>
          <w:i/>
        </w:rPr>
        <w:t>templates</w:t>
      </w:r>
      <w:r w:rsidR="00E23AB6">
        <w:t xml:space="preserve">, apenas se está a submeter dados essenciais para o </w:t>
      </w:r>
      <w:r w:rsidR="00E23AB6" w:rsidRPr="00E23AB6">
        <w:rPr>
          <w:i/>
        </w:rPr>
        <w:t>EHRServer</w:t>
      </w:r>
      <w:r w:rsidR="00E23AB6">
        <w:t xml:space="preserve"> poder identificar o doente.</w:t>
      </w:r>
    </w:p>
    <w:p w:rsidR="00E23AB6" w:rsidRDefault="00E23AB6" w:rsidP="00A42238">
      <w:pPr>
        <w:pStyle w:val="Corpodetexto"/>
      </w:pPr>
      <w:r>
        <w:t xml:space="preserve">Posteriormente, a informação dos pacientes é preenchida num xml necessário para a submissão dos dados através do pedido REST seguinte. Uma vez preenchido o xml é feita a sua submissão no </w:t>
      </w:r>
      <w:r w:rsidRPr="00E23AB6">
        <w:rPr>
          <w:i/>
        </w:rPr>
        <w:t>EHRServer</w:t>
      </w:r>
      <w:r>
        <w:t xml:space="preserve">. Estes dados que vão no xml já seguem o </w:t>
      </w:r>
      <w:r w:rsidRPr="00E23AB6">
        <w:rPr>
          <w:i/>
        </w:rPr>
        <w:t>template</w:t>
      </w:r>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r w:rsidR="00800086" w:rsidRPr="00800086">
        <w:rPr>
          <w:i/>
        </w:rPr>
        <w:t>Solr</w:t>
      </w:r>
      <w:r w:rsidR="00800086">
        <w:t xml:space="preserve"> </w:t>
      </w:r>
      <w:r w:rsidR="00335B39">
        <w:t>onde são definidos os parâmetros da mesma.</w:t>
      </w:r>
    </w:p>
    <w:p w:rsidR="005E44EB"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335B39" w:rsidRDefault="00B61D1E" w:rsidP="00335B39">
      <w:pPr>
        <w:pStyle w:val="Corpodetexto"/>
      </w:pPr>
      <w:r>
        <w:t>Após</w:t>
      </w:r>
      <w:r w:rsidR="00335B39">
        <w:t xml:space="preserve"> todos os dados serem indexados, a aplicação está pronta a ser usada pelo utilizador. Neste sentido, após uma pesquisa feita pelo mesmo, segue-se a construção da </w:t>
      </w:r>
      <w:r w:rsidR="00335B39" w:rsidRPr="00335B39">
        <w:rPr>
          <w:i/>
        </w:rPr>
        <w:t>query</w:t>
      </w:r>
      <w:r w:rsidR="00335B39">
        <w:t>, a classificação dos resultados e a construção</w:t>
      </w:r>
      <w:r w:rsidR="00D62276">
        <w:t>/formatação</w:t>
      </w:r>
      <w:r w:rsidR="00335B39">
        <w:t xml:space="preserve"> destes. No fim os resultados são apresentados na interface, a qual permite ao utilizador visualizar tanto dados demográficos como dados documentais.</w:t>
      </w:r>
    </w:p>
    <w:p w:rsidR="006E51E4" w:rsidRDefault="006E51E4" w:rsidP="006E51E4">
      <w:pPr>
        <w:pStyle w:val="Corpodetexto"/>
      </w:pPr>
      <w:r>
        <w:t>Ao longo do tempo são feitas verificações para analisar se novos dados necessitam de ser indexados. Caso existam novos dados estes seguem o percurso desde a recolha de dados da BD documentos da Glintt até ao final do processo.</w:t>
      </w:r>
    </w:p>
    <w:p w:rsidR="00335B39" w:rsidRDefault="00335B39" w:rsidP="00335B39">
      <w:pPr>
        <w:pStyle w:val="Corpodetexto"/>
      </w:pPr>
    </w:p>
    <w:p w:rsidR="00477945" w:rsidRDefault="00477945" w:rsidP="00A42238">
      <w:pPr>
        <w:pStyle w:val="Corpodetexto"/>
      </w:pPr>
    </w:p>
    <w:p w:rsidR="00477945" w:rsidRPr="00EF29B2" w:rsidRDefault="00477945" w:rsidP="00B302BC">
      <w:pPr>
        <w:pStyle w:val="Corpodetexto"/>
        <w:ind w:firstLine="0"/>
        <w:sectPr w:rsidR="00477945" w:rsidRPr="00EF29B2" w:rsidSect="00314E43">
          <w:headerReference w:type="even" r:id="rId88"/>
          <w:headerReference w:type="default" r:id="rId89"/>
          <w:footerReference w:type="even" r:id="rId90"/>
          <w:footerReference w:type="default" r:id="rId91"/>
          <w:headerReference w:type="first" r:id="rId92"/>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93" w:name="_Toc454469773"/>
      <w:r>
        <w:t>Simulação e Resultados</w:t>
      </w:r>
      <w:bookmarkEnd w:id="93"/>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94" w:name="_Toc454469774"/>
      <w:r>
        <w:t>Introdução</w:t>
      </w:r>
      <w:bookmarkEnd w:id="94"/>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principalmente para observar se os tempos de indexação e de mapeamento entre os dados da BD de documentos da Glintt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95" w:name="_Toc454469775"/>
      <w:r>
        <w:t>Cenário</w:t>
      </w:r>
      <w:bookmarkEnd w:id="95"/>
    </w:p>
    <w:p w:rsidR="00EB2343" w:rsidRDefault="00EB2343" w:rsidP="009173F2">
      <w:pPr>
        <w:rPr>
          <w:color w:val="000000" w:themeColor="text1"/>
        </w:rPr>
      </w:pPr>
      <w:r>
        <w:rPr>
          <w:color w:val="000000" w:themeColor="text1"/>
        </w:rPr>
        <w:t xml:space="preserve">Para os testes realizados foram utilizados cerca de 3680 documentos da BD de documentos da Glintt.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26A03">
              <w:rPr>
                <w:color w:val="000000" w:themeColor="text1"/>
              </w:rPr>
              <w:t>Genuin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96" w:name="_Toc454469803"/>
      <w:r>
        <w:t xml:space="preserve">Tabela </w:t>
      </w:r>
      <w:r w:rsidR="00E55E8B">
        <w:fldChar w:fldCharType="begin"/>
      </w:r>
      <w:r w:rsidR="00E55E8B">
        <w:instrText xml:space="preserve"> SEQ Tabela \* ARABIC </w:instrText>
      </w:r>
      <w:r w:rsidR="00E55E8B">
        <w:fldChar w:fldCharType="separate"/>
      </w:r>
      <w:r w:rsidR="004E4E66">
        <w:rPr>
          <w:noProof/>
        </w:rPr>
        <w:t>5</w:t>
      </w:r>
      <w:r w:rsidR="00E55E8B">
        <w:rPr>
          <w:noProof/>
        </w:rPr>
        <w:fldChar w:fldCharType="end"/>
      </w:r>
      <w:r>
        <w:t xml:space="preserve"> - Características das máquinas</w:t>
      </w:r>
      <w:bookmarkEnd w:id="96"/>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Pazos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97" w:name="_Toc454469776"/>
      <w:r>
        <w:t>Resultados Experimentais</w:t>
      </w:r>
      <w:bookmarkEnd w:id="97"/>
    </w:p>
    <w:tbl>
      <w:tblPr>
        <w:tblStyle w:val="TabelaSimples1"/>
        <w:tblW w:w="8886" w:type="dxa"/>
        <w:jc w:val="center"/>
        <w:tblLayout w:type="fixed"/>
        <w:tblLook w:val="04A0" w:firstRow="1" w:lastRow="0" w:firstColumn="1" w:lastColumn="0" w:noHBand="0" w:noVBand="1"/>
      </w:tblPr>
      <w:tblGrid>
        <w:gridCol w:w="2709"/>
        <w:gridCol w:w="1182"/>
        <w:gridCol w:w="889"/>
        <w:gridCol w:w="1109"/>
        <w:gridCol w:w="999"/>
        <w:gridCol w:w="999"/>
        <w:gridCol w:w="999"/>
      </w:tblGrid>
      <w:tr w:rsidR="00BC7B80" w:rsidTr="00B360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180"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88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98" w:name="_Toc454469804"/>
      <w:r>
        <w:t xml:space="preserve">Tabela </w:t>
      </w:r>
      <w:r w:rsidR="00E55E8B">
        <w:fldChar w:fldCharType="begin"/>
      </w:r>
      <w:r w:rsidR="00E55E8B">
        <w:instrText xml:space="preserve"> SEQ Tabela \* ARABIC </w:instrText>
      </w:r>
      <w:r w:rsidR="00E55E8B">
        <w:fldChar w:fldCharType="separate"/>
      </w:r>
      <w:r w:rsidR="004E4E66">
        <w:rPr>
          <w:noProof/>
        </w:rPr>
        <w:t>6</w:t>
      </w:r>
      <w:r w:rsidR="00E55E8B">
        <w:rPr>
          <w:noProof/>
        </w:rPr>
        <w:fldChar w:fldCharType="end"/>
      </w:r>
      <w:r>
        <w:t xml:space="preserve"> - Resultados Experimentais</w:t>
      </w:r>
      <w:bookmarkEnd w:id="98"/>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Pazos,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Glintt, um aumento demasiado grande nas partições significa que a </w:t>
      </w:r>
      <w:r w:rsidRPr="0031289F">
        <w:rPr>
          <w:i/>
        </w:rPr>
        <w:t>query</w:t>
      </w:r>
      <w:r>
        <w:t xml:space="preserve"> terá que retornar também mais resultados e, por isso, levará mais tempo para concluir essa tarefa. Outro aspeto é a submissão de dados no </w:t>
      </w:r>
      <w:r w:rsidRPr="00C13B83">
        <w:rPr>
          <w:i/>
        </w:rPr>
        <w:t>EHRServer</w:t>
      </w:r>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DB de documentos da Glintt nem submissão de dados no </w:t>
      </w:r>
      <w:r w:rsidR="00C33F4A" w:rsidRPr="00C33F4A">
        <w:rPr>
          <w:i/>
        </w:rPr>
        <w:t>EHRServer</w:t>
      </w:r>
      <w:r w:rsidR="00C33F4A">
        <w:t>, ou seja, a lógica da diminuição do número de processos executados no total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2E3C2F">
        <w:t xml:space="preserve">diferenciar dependendo </w:t>
      </w:r>
      <w:r>
        <w:t xml:space="preserve">da máquina usada. Por esta razão o tamanho das partições é também configurável no ficheiro </w:t>
      </w:r>
      <w:r w:rsidRPr="00A164E7">
        <w:rPr>
          <w:b/>
        </w:rPr>
        <w:t>Web.config</w:t>
      </w:r>
      <w:r>
        <w:t>.</w:t>
      </w:r>
      <w:r w:rsidR="002E3C2F">
        <w:t xml:space="preserve"> De acordo com estas experi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314E43">
          <w:headerReference w:type="even" r:id="rId93"/>
          <w:headerReference w:type="default" r:id="rId94"/>
          <w:footerReference w:type="even" r:id="rId95"/>
          <w:footerReference w:type="default" r:id="rId96"/>
          <w:headerReference w:type="first" r:id="rId97"/>
          <w:type w:val="oddPage"/>
          <w:pgSz w:w="11905" w:h="16837"/>
          <w:pgMar w:top="1701" w:right="1701" w:bottom="1701" w:left="1701" w:header="1134" w:footer="1134" w:gutter="0"/>
          <w:cols w:space="720"/>
          <w:formProt w:val="0"/>
          <w:titlePg/>
          <w:docGrid w:linePitch="299"/>
        </w:sectPr>
      </w:pPr>
    </w:p>
    <w:p w:rsidR="005856BA" w:rsidRPr="00EF29B2" w:rsidRDefault="005856BA" w:rsidP="006D1239">
      <w:pPr>
        <w:sectPr w:rsidR="005856BA" w:rsidRPr="00EF29B2" w:rsidSect="00314E43">
          <w:headerReference w:type="even" r:id="rId98"/>
          <w:headerReference w:type="default" r:id="rId99"/>
          <w:footerReference w:type="even" r:id="rId100"/>
          <w:footerReference w:type="default" r:id="rId101"/>
          <w:headerReference w:type="first" r:id="rId102"/>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99" w:name="Ref_cap3"/>
      <w:bookmarkStart w:id="100" w:name="Ref_cap5"/>
      <w:bookmarkEnd w:id="99"/>
      <w:bookmarkEnd w:id="100"/>
      <w:r>
        <w:t>C</w:t>
      </w:r>
      <w:r w:rsidR="00DE127A">
        <w:t>apítulo 6</w:t>
      </w:r>
    </w:p>
    <w:p w:rsidR="004B7590" w:rsidRPr="00173F88" w:rsidRDefault="004B7590" w:rsidP="004A787D">
      <w:pPr>
        <w:pStyle w:val="Cabealho1"/>
      </w:pPr>
      <w:bookmarkStart w:id="101" w:name="_Toc441331329"/>
      <w:bookmarkStart w:id="102" w:name="_Toc454469777"/>
      <w:r w:rsidRPr="00173F88">
        <w:t>Conclusões e Trabalho Futuro</w:t>
      </w:r>
      <w:bookmarkEnd w:id="101"/>
      <w:bookmarkEnd w:id="102"/>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103" w:name="_Toc441331330"/>
      <w:bookmarkStart w:id="104" w:name="_Toc454469778"/>
      <w:r>
        <w:t xml:space="preserve">Conclusão e </w:t>
      </w:r>
      <w:r w:rsidR="004B7590" w:rsidRPr="00173F88">
        <w:t xml:space="preserve">Satisfação dos </w:t>
      </w:r>
      <w:bookmarkEnd w:id="103"/>
      <w:r w:rsidR="00DF44B1" w:rsidRPr="00173F88">
        <w:t>Objetivos</w:t>
      </w:r>
      <w:bookmarkEnd w:id="104"/>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Apache Solr</w:t>
      </w:r>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943B59">
        <w:rPr>
          <w:color w:val="000000" w:themeColor="text1"/>
        </w:rPr>
        <w:lastRenderedPageBreak/>
        <w:t>importante no na conclusão dos objetivos.</w:t>
      </w:r>
      <w:r w:rsidR="00C60D11">
        <w:rPr>
          <w:color w:val="000000" w:themeColor="text1"/>
        </w:rPr>
        <w:t xml:space="preserve"> Uma vez decidia a estrutura da aplicação começou-se a desenvolve-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p>
    <w:p w:rsidR="00C60D11" w:rsidRDefault="00C60D11" w:rsidP="00C60D11">
      <w:pPr>
        <w:rPr>
          <w:color w:val="000000" w:themeColor="text1"/>
        </w:rPr>
      </w:pP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85552F" w:rsidRDefault="0085552F" w:rsidP="00C60D1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no caso especial das imagens) e rápida. No que diz respeito a diferentes fontes de dados, a aplicação só faz uso de uma, mas a adição de outras é possível sem grandes alterações, uma vez que foi feita a pensar nesta situação.</w:t>
      </w:r>
    </w:p>
    <w:p w:rsidR="00331B7F" w:rsidRPr="00D7065D" w:rsidRDefault="004D0FDA" w:rsidP="00C60D11">
      <w:pPr>
        <w:rPr>
          <w:color w:val="000000" w:themeColor="text1"/>
        </w:rPr>
      </w:pPr>
      <w:r>
        <w:rPr>
          <w:color w:val="000000" w:themeColor="text1"/>
        </w:rPr>
        <w:t xml:space="preserve">Em suma, todos os objetivos foram atingidos e por isso estou bastante satisfeito com a solução proposta. </w:t>
      </w:r>
    </w:p>
    <w:p w:rsidR="00EF54CD" w:rsidRDefault="004B7590" w:rsidP="00CD747E">
      <w:pPr>
        <w:pStyle w:val="Cabealho2"/>
      </w:pPr>
      <w:bookmarkStart w:id="105" w:name="_Toc441331331"/>
      <w:bookmarkStart w:id="106" w:name="_Toc454469779"/>
      <w:r w:rsidRPr="00173F88">
        <w:t>Trabalho Futuro</w:t>
      </w:r>
      <w:bookmarkEnd w:id="105"/>
      <w:bookmarkEnd w:id="106"/>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t>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MeSH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r w:rsidR="00D13565" w:rsidRPr="008B5609">
        <w:rPr>
          <w:i/>
        </w:rPr>
        <w:t>string</w:t>
      </w:r>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r w:rsidRPr="00D13565">
        <w:rPr>
          <w:i/>
        </w:rPr>
        <w:t>spellcheck</w:t>
      </w:r>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w:t>
      </w:r>
      <w:r w:rsidR="00AC1E4B">
        <w:lastRenderedPageBreak/>
        <w:t xml:space="preserve">caso do </w:t>
      </w:r>
      <w:r w:rsidR="00AC1E4B" w:rsidRPr="00AC1E4B">
        <w:rPr>
          <w:i/>
        </w:rPr>
        <w:t>spellcheck</w:t>
      </w:r>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ário para o efeito, pois a aplicação já lê estes dicionários, só que os mesmos encontram-se vazios.</w:t>
      </w:r>
      <w:r w:rsidR="00AC1E4B">
        <w:t xml:space="preserve"> Relativamente ao </w:t>
      </w:r>
      <w:r w:rsidR="00AC1E4B" w:rsidRPr="00AC1E4B">
        <w:rPr>
          <w:i/>
        </w:rPr>
        <w:t>spellcheck</w:t>
      </w:r>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r w:rsidRPr="00AC1E4B">
        <w:rPr>
          <w:i/>
        </w:rPr>
        <w:t>template</w:t>
      </w:r>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r w:rsidR="007F3EE6" w:rsidRPr="007F3EE6">
        <w:rPr>
          <w:i/>
        </w:rPr>
        <w:t>templates</w:t>
      </w:r>
      <w:r w:rsidR="007F3EE6">
        <w:t>. Com a implementação atual, poderia ser possível esse reaproveitamento, mas apenas em casos muito específicos.</w:t>
      </w:r>
    </w:p>
    <w:p w:rsidR="00D7779F" w:rsidRDefault="007F3EE6" w:rsidP="009B1416">
      <w:pPr>
        <w:pStyle w:val="Corpodetexto"/>
        <w:sectPr w:rsidR="00D7779F" w:rsidSect="00810219">
          <w:headerReference w:type="even" r:id="rId103"/>
          <w:headerReference w:type="default" r:id="rId104"/>
          <w:footerReference w:type="even" r:id="rId105"/>
          <w:footerReference w:type="default" r:id="rId106"/>
          <w:headerReference w:type="first" r:id="rId107"/>
          <w:type w:val="continuous"/>
          <w:pgSz w:w="11905" w:h="16837"/>
          <w:pgMar w:top="1701" w:right="1701" w:bottom="1701" w:left="1701" w:header="1134" w:footer="1134" w:gutter="0"/>
          <w:cols w:space="720"/>
          <w:formProt w:val="0"/>
          <w:titlePg/>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p>
    <w:p w:rsidR="00A6076E" w:rsidRPr="00173F88" w:rsidRDefault="00A6076E" w:rsidP="004A787D">
      <w:pPr>
        <w:pStyle w:val="Heading1Before"/>
      </w:pPr>
    </w:p>
    <w:p w:rsidR="00B23002" w:rsidRPr="00173F88" w:rsidRDefault="004B7590" w:rsidP="000C67ED">
      <w:pPr>
        <w:pStyle w:val="Cabealho1"/>
      </w:pPr>
      <w:bookmarkStart w:id="107" w:name="_Toc441331332"/>
      <w:bookmarkStart w:id="108" w:name="_Toc454469780"/>
      <w:r w:rsidRPr="00173F88">
        <w:t>Referências</w:t>
      </w:r>
      <w:bookmarkEnd w:id="107"/>
      <w:bookmarkEnd w:id="108"/>
    </w:p>
    <w:p w:rsidR="00C2725E" w:rsidRPr="00C2725E" w:rsidRDefault="00B23002" w:rsidP="00C2725E">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C2725E" w:rsidRPr="00C2725E">
        <w:t>[1]</w:t>
      </w:r>
      <w:r w:rsidR="00C2725E" w:rsidRPr="00C2725E">
        <w:tab/>
        <w:t xml:space="preserve">(2016). </w:t>
      </w:r>
      <w:r w:rsidR="00C2725E" w:rsidRPr="00C2725E">
        <w:rPr>
          <w:i/>
        </w:rPr>
        <w:t>Home - MeSH - NCBI</w:t>
      </w:r>
      <w:r w:rsidR="00C2725E" w:rsidRPr="00C2725E">
        <w:t xml:space="preserve">. Available: </w:t>
      </w:r>
      <w:hyperlink r:id="rId108" w:history="1">
        <w:r w:rsidR="00C2725E" w:rsidRPr="00C2725E">
          <w:rPr>
            <w:rStyle w:val="Hiperligao"/>
          </w:rPr>
          <w:t>http://www.ncbi.nlm.nih.gov/pubmed/</w:t>
        </w:r>
      </w:hyperlink>
    </w:p>
    <w:p w:rsidR="00C2725E" w:rsidRPr="00AE7E12" w:rsidRDefault="00C2725E" w:rsidP="00C2725E">
      <w:pPr>
        <w:pStyle w:val="EndNoteBibliography"/>
        <w:ind w:left="720" w:hanging="720"/>
        <w:rPr>
          <w:lang w:val="en-GB"/>
        </w:rPr>
      </w:pPr>
      <w:r w:rsidRPr="00AE7E12">
        <w:rPr>
          <w:lang w:val="en-GB"/>
        </w:rPr>
        <w:t>[2]</w:t>
      </w:r>
      <w:r w:rsidRPr="00AE7E12">
        <w:rPr>
          <w:lang w:val="en-GB"/>
        </w:rPr>
        <w:tab/>
        <w:t xml:space="preserve">(2016). </w:t>
      </w:r>
      <w:r w:rsidRPr="00AE7E12">
        <w:rPr>
          <w:i/>
          <w:lang w:val="en-GB"/>
        </w:rPr>
        <w:t>Sphinx | Open Source Search Engine</w:t>
      </w:r>
      <w:r w:rsidRPr="00AE7E12">
        <w:rPr>
          <w:lang w:val="en-GB"/>
        </w:rPr>
        <w:t xml:space="preserve">. Available: </w:t>
      </w:r>
      <w:hyperlink r:id="rId109" w:history="1">
        <w:r w:rsidRPr="00AE7E12">
          <w:rPr>
            <w:rStyle w:val="Hiperligao"/>
            <w:lang w:val="en-GB"/>
          </w:rPr>
          <w:t>http://sphinxsearch.com/</w:t>
        </w:r>
      </w:hyperlink>
    </w:p>
    <w:p w:rsidR="00C2725E" w:rsidRPr="00AE7E12" w:rsidRDefault="00C2725E" w:rsidP="00C2725E">
      <w:pPr>
        <w:pStyle w:val="EndNoteBibliography"/>
        <w:ind w:left="720" w:hanging="720"/>
        <w:rPr>
          <w:lang w:val="en-GB"/>
        </w:rPr>
      </w:pPr>
      <w:r w:rsidRPr="00AE7E12">
        <w:rPr>
          <w:lang w:val="en-GB"/>
        </w:rPr>
        <w:t>[3]</w:t>
      </w:r>
      <w:r w:rsidRPr="00AE7E12">
        <w:rPr>
          <w:lang w:val="en-GB"/>
        </w:rPr>
        <w:tab/>
        <w:t xml:space="preserve">(2016). </w:t>
      </w:r>
      <w:r w:rsidRPr="00AE7E12">
        <w:rPr>
          <w:i/>
          <w:lang w:val="en-GB"/>
        </w:rPr>
        <w:t>DB-Engines Ranking</w:t>
      </w:r>
      <w:r w:rsidRPr="00AE7E12">
        <w:rPr>
          <w:lang w:val="en-GB"/>
        </w:rPr>
        <w:t xml:space="preserve">. Available: </w:t>
      </w:r>
      <w:hyperlink r:id="rId110" w:history="1">
        <w:r w:rsidRPr="00AE7E12">
          <w:rPr>
            <w:rStyle w:val="Hiperligao"/>
            <w:lang w:val="en-GB"/>
          </w:rPr>
          <w:t>http://db-engines.com/en/ranking/search+engine</w:t>
        </w:r>
      </w:hyperlink>
    </w:p>
    <w:p w:rsidR="00C2725E" w:rsidRPr="00AE7E12" w:rsidRDefault="00C2725E" w:rsidP="00C2725E">
      <w:pPr>
        <w:pStyle w:val="EndNoteBibliography"/>
        <w:ind w:left="720" w:hanging="720"/>
        <w:rPr>
          <w:lang w:val="en-GB"/>
        </w:rPr>
      </w:pPr>
      <w:r w:rsidRPr="00AE7E12">
        <w:rPr>
          <w:lang w:val="en-GB"/>
        </w:rPr>
        <w:t>[4]</w:t>
      </w:r>
      <w:r w:rsidRPr="00AE7E12">
        <w:rPr>
          <w:lang w:val="en-GB"/>
        </w:rPr>
        <w:tab/>
        <w:t xml:space="preserve">E. Hatcher and O. Gospodnetic, </w:t>
      </w:r>
      <w:r w:rsidRPr="00AE7E12">
        <w:rPr>
          <w:i/>
          <w:lang w:val="en-GB"/>
        </w:rPr>
        <w:t>Lucene in Action (In Action series)</w:t>
      </w:r>
      <w:r w:rsidRPr="00AE7E12">
        <w:rPr>
          <w:lang w:val="en-GB"/>
        </w:rPr>
        <w:t>: Manning Publications Co., 2004.</w:t>
      </w:r>
    </w:p>
    <w:p w:rsidR="00C2725E" w:rsidRPr="00C2725E" w:rsidRDefault="00C2725E" w:rsidP="00C2725E">
      <w:pPr>
        <w:pStyle w:val="EndNoteBibliography"/>
        <w:ind w:left="720" w:hanging="720"/>
      </w:pPr>
      <w:r w:rsidRPr="00AE7E12">
        <w:rPr>
          <w:lang w:val="en-GB"/>
        </w:rPr>
        <w:t>[5]</w:t>
      </w:r>
      <w:r w:rsidRPr="00AE7E12">
        <w:rPr>
          <w:lang w:val="en-GB"/>
        </w:rPr>
        <w:tab/>
        <w:t xml:space="preserve">Ihtsdo. (2016). </w:t>
      </w:r>
      <w:r w:rsidRPr="00AE7E12">
        <w:rPr>
          <w:i/>
          <w:lang w:val="en-GB"/>
        </w:rPr>
        <w:t>SNOMED CT Document Library</w:t>
      </w:r>
      <w:r w:rsidRPr="00AE7E12">
        <w:rPr>
          <w:lang w:val="en-GB"/>
        </w:rPr>
        <w:t xml:space="preserve">. </w:t>
      </w:r>
      <w:r w:rsidRPr="00C2725E">
        <w:t xml:space="preserve">Available: </w:t>
      </w:r>
      <w:hyperlink r:id="rId111" w:history="1">
        <w:r w:rsidRPr="00C2725E">
          <w:rPr>
            <w:rStyle w:val="Hiperligao"/>
          </w:rPr>
          <w:t>http://ihtsdo.org/fileadmin/user_upload/doc/</w:t>
        </w:r>
      </w:hyperlink>
    </w:p>
    <w:p w:rsidR="00C2725E" w:rsidRPr="00C2725E" w:rsidRDefault="00C2725E" w:rsidP="00C2725E">
      <w:pPr>
        <w:pStyle w:val="EndNoteBibliography"/>
        <w:ind w:left="720" w:hanging="720"/>
      </w:pPr>
      <w:r w:rsidRPr="00C2725E">
        <w:t>[6]</w:t>
      </w:r>
      <w:r w:rsidRPr="00C2725E">
        <w:tab/>
        <w:t>T. B. Sam Heard, "O que é openEHR?," 2016.</w:t>
      </w:r>
    </w:p>
    <w:p w:rsidR="00C2725E" w:rsidRPr="00C2725E" w:rsidRDefault="00C2725E" w:rsidP="00C2725E">
      <w:pPr>
        <w:pStyle w:val="EndNoteBibliography"/>
        <w:ind w:left="720" w:hanging="720"/>
      </w:pPr>
      <w:r w:rsidRPr="00C2725E">
        <w:t>[7]</w:t>
      </w:r>
      <w:r w:rsidRPr="00C2725E">
        <w:tab/>
        <w:t>C. R. L. Coelho, "Acesso e Recuperação de Informação em Catálogos Bibliográficos Online," Faculdade de Engenharia da Universidade do Porto, 2014.</w:t>
      </w:r>
    </w:p>
    <w:p w:rsidR="00C2725E" w:rsidRPr="00AE7E12" w:rsidRDefault="00C2725E" w:rsidP="00C2725E">
      <w:pPr>
        <w:pStyle w:val="EndNoteBibliography"/>
        <w:ind w:left="720" w:hanging="720"/>
        <w:rPr>
          <w:lang w:val="en-GB"/>
        </w:rPr>
      </w:pPr>
      <w:r w:rsidRPr="00AE7E12">
        <w:rPr>
          <w:lang w:val="en-GB"/>
        </w:rPr>
        <w:t>[8]</w:t>
      </w:r>
      <w:r w:rsidRPr="00AE7E12">
        <w:rPr>
          <w:lang w:val="en-GB"/>
        </w:rPr>
        <w:tab/>
        <w:t>M. Lesk, "The seven ages of information retrieval," ed, 1996.</w:t>
      </w:r>
    </w:p>
    <w:p w:rsidR="00C2725E" w:rsidRPr="00AE7E12" w:rsidRDefault="00C2725E" w:rsidP="00C2725E">
      <w:pPr>
        <w:pStyle w:val="EndNoteBibliography"/>
        <w:ind w:left="720" w:hanging="720"/>
        <w:rPr>
          <w:lang w:val="en-GB"/>
        </w:rPr>
      </w:pPr>
      <w:r w:rsidRPr="00AE7E12">
        <w:rPr>
          <w:lang w:val="en-GB"/>
        </w:rPr>
        <w:t>[9]</w:t>
      </w:r>
      <w:r w:rsidRPr="00AE7E12">
        <w:rPr>
          <w:lang w:val="en-GB"/>
        </w:rPr>
        <w:tab/>
        <w:t xml:space="preserve">C. D. Manning, P. Raghavan, H. Sch\, \#252, and tze, </w:t>
      </w:r>
      <w:r w:rsidRPr="00AE7E12">
        <w:rPr>
          <w:i/>
          <w:lang w:val="en-GB"/>
        </w:rPr>
        <w:t>Introduction to Information Retrieval</w:t>
      </w:r>
      <w:r w:rsidRPr="00AE7E12">
        <w:rPr>
          <w:lang w:val="en-GB"/>
        </w:rPr>
        <w:t>: Cambridge University Press, 2008.</w:t>
      </w:r>
    </w:p>
    <w:p w:rsidR="00C2725E" w:rsidRPr="00AE7E12" w:rsidRDefault="00C2725E" w:rsidP="00C2725E">
      <w:pPr>
        <w:pStyle w:val="EndNoteBibliography"/>
        <w:ind w:left="720" w:hanging="720"/>
        <w:rPr>
          <w:lang w:val="en-GB"/>
        </w:rPr>
      </w:pPr>
      <w:r w:rsidRPr="00AE7E12">
        <w:rPr>
          <w:lang w:val="en-GB"/>
        </w:rPr>
        <w:t>[10]</w:t>
      </w:r>
      <w:r w:rsidRPr="00AE7E12">
        <w:rPr>
          <w:lang w:val="en-GB"/>
        </w:rPr>
        <w:tab/>
        <w:t xml:space="preserve">R. A. Baeza-Yates and B. Ribeiro-Neto, </w:t>
      </w:r>
      <w:r w:rsidRPr="00AE7E12">
        <w:rPr>
          <w:i/>
          <w:lang w:val="en-GB"/>
        </w:rPr>
        <w:t>Modern Information Retrieval</w:t>
      </w:r>
      <w:r w:rsidRPr="00AE7E12">
        <w:rPr>
          <w:lang w:val="en-GB"/>
        </w:rPr>
        <w:t>: Addison-Wesley Longman Publishing Co., Inc., 1999.</w:t>
      </w:r>
    </w:p>
    <w:p w:rsidR="00C2725E" w:rsidRPr="00AE7E12" w:rsidRDefault="00C2725E" w:rsidP="00C2725E">
      <w:pPr>
        <w:pStyle w:val="EndNoteBibliography"/>
        <w:ind w:left="720" w:hanging="720"/>
        <w:rPr>
          <w:lang w:val="en-GB"/>
        </w:rPr>
      </w:pPr>
      <w:r w:rsidRPr="00AE7E12">
        <w:rPr>
          <w:lang w:val="en-GB"/>
        </w:rPr>
        <w:t>[11]</w:t>
      </w:r>
      <w:r w:rsidRPr="00AE7E12">
        <w:rPr>
          <w:lang w:val="en-GB"/>
        </w:rPr>
        <w:tab/>
        <w:t xml:space="preserve">D. Hiemstra, </w:t>
      </w:r>
      <w:r w:rsidRPr="00AE7E12">
        <w:rPr>
          <w:i/>
          <w:lang w:val="en-GB"/>
        </w:rPr>
        <w:t>Using language models for information retrieval</w:t>
      </w:r>
      <w:r w:rsidRPr="00AE7E12">
        <w:rPr>
          <w:lang w:val="en-GB"/>
        </w:rPr>
        <w:t>: Taaluitgeverij Neslia Paniculata, 2001.</w:t>
      </w:r>
    </w:p>
    <w:p w:rsidR="00C2725E" w:rsidRPr="00AE7E12" w:rsidRDefault="00C2725E" w:rsidP="00C2725E">
      <w:pPr>
        <w:pStyle w:val="EndNoteBibliography"/>
        <w:ind w:left="720" w:hanging="720"/>
        <w:rPr>
          <w:lang w:val="en-GB"/>
        </w:rPr>
      </w:pPr>
      <w:r w:rsidRPr="00AE7E12">
        <w:rPr>
          <w:lang w:val="en-GB"/>
        </w:rPr>
        <w:t>[12]</w:t>
      </w:r>
      <w:r w:rsidRPr="00AE7E12">
        <w:rPr>
          <w:lang w:val="en-GB"/>
        </w:rPr>
        <w:tab/>
        <w:t xml:space="preserve">D. L. Lee, H. Chuang, and K. Seamons, "Document ranking and the vector-space model," </w:t>
      </w:r>
      <w:r w:rsidRPr="00AE7E12">
        <w:rPr>
          <w:i/>
          <w:lang w:val="en-GB"/>
        </w:rPr>
        <w:t xml:space="preserve">Software, IEEE, </w:t>
      </w:r>
      <w:r w:rsidRPr="00AE7E12">
        <w:rPr>
          <w:lang w:val="en-GB"/>
        </w:rPr>
        <w:t>vol. 14, pp. 67-75, 1997.</w:t>
      </w:r>
    </w:p>
    <w:p w:rsidR="00C2725E" w:rsidRPr="00AE7E12" w:rsidRDefault="00C2725E" w:rsidP="00C2725E">
      <w:pPr>
        <w:pStyle w:val="EndNoteBibliography"/>
        <w:ind w:left="720" w:hanging="720"/>
        <w:rPr>
          <w:lang w:val="en-GB"/>
        </w:rPr>
      </w:pPr>
      <w:r w:rsidRPr="00AE7E12">
        <w:rPr>
          <w:lang w:val="en-GB"/>
        </w:rPr>
        <w:t>[13]</w:t>
      </w:r>
      <w:r w:rsidRPr="00AE7E12">
        <w:rPr>
          <w:lang w:val="en-GB"/>
        </w:rPr>
        <w:tab/>
        <w:t xml:space="preserve">S. E. Robertson and K. S. Jones, "Relevance weighting of search terms," </w:t>
      </w:r>
      <w:r w:rsidRPr="00AE7E12">
        <w:rPr>
          <w:i/>
          <w:lang w:val="en-GB"/>
        </w:rPr>
        <w:t xml:space="preserve">Journal of the American Society for Information science, </w:t>
      </w:r>
      <w:r w:rsidRPr="00AE7E12">
        <w:rPr>
          <w:lang w:val="en-GB"/>
        </w:rPr>
        <w:t>vol. 27, pp. 129-146, 1976.</w:t>
      </w:r>
    </w:p>
    <w:p w:rsidR="00C2725E" w:rsidRPr="00AE7E12" w:rsidRDefault="00C2725E" w:rsidP="00C2725E">
      <w:pPr>
        <w:pStyle w:val="EndNoteBibliography"/>
        <w:ind w:left="720" w:hanging="720"/>
        <w:rPr>
          <w:lang w:val="en-GB"/>
        </w:rPr>
      </w:pPr>
      <w:r w:rsidRPr="00AE7E12">
        <w:rPr>
          <w:lang w:val="en-GB"/>
        </w:rPr>
        <w:t>[14]</w:t>
      </w:r>
      <w:r w:rsidRPr="00AE7E12">
        <w:rPr>
          <w:lang w:val="en-GB"/>
        </w:rPr>
        <w:tab/>
        <w:t>R. Baeza</w:t>
      </w:r>
      <w:r w:rsidRPr="00AE7E12">
        <w:rPr>
          <w:rFonts w:ascii="Cambria Math" w:hAnsi="Cambria Math" w:cs="Cambria Math"/>
          <w:lang w:val="en-GB"/>
        </w:rPr>
        <w:t>‐</w:t>
      </w:r>
      <w:r w:rsidRPr="00AE7E12">
        <w:rPr>
          <w:lang w:val="en-GB"/>
        </w:rPr>
        <w:t xml:space="preserve">Yates and G. Navarro, "XQL and proximal nodes," </w:t>
      </w:r>
      <w:r w:rsidRPr="00AE7E12">
        <w:rPr>
          <w:i/>
          <w:lang w:val="en-GB"/>
        </w:rPr>
        <w:t xml:space="preserve">Journal of the American Society for Information Science and Technology, </w:t>
      </w:r>
      <w:r w:rsidRPr="00AE7E12">
        <w:rPr>
          <w:lang w:val="en-GB"/>
        </w:rPr>
        <w:t>vol. 53, pp. 504-514, 2002.</w:t>
      </w:r>
    </w:p>
    <w:p w:rsidR="00C2725E" w:rsidRPr="00AE7E12" w:rsidRDefault="00C2725E" w:rsidP="00C2725E">
      <w:pPr>
        <w:pStyle w:val="EndNoteBibliography"/>
        <w:ind w:left="720" w:hanging="720"/>
        <w:rPr>
          <w:lang w:val="en-GB"/>
        </w:rPr>
      </w:pPr>
      <w:r w:rsidRPr="00AE7E12">
        <w:rPr>
          <w:lang w:val="en-GB"/>
        </w:rPr>
        <w:t>[15]</w:t>
      </w:r>
      <w:r w:rsidRPr="00AE7E12">
        <w:rPr>
          <w:lang w:val="en-GB"/>
        </w:rPr>
        <w:tab/>
        <w:t xml:space="preserve">D. A. Hull, "Stemming algorithms: A case study for detailed evaluation," </w:t>
      </w:r>
      <w:r w:rsidRPr="00AE7E12">
        <w:rPr>
          <w:i/>
          <w:lang w:val="en-GB"/>
        </w:rPr>
        <w:t xml:space="preserve">JASIS, </w:t>
      </w:r>
      <w:r w:rsidRPr="00AE7E12">
        <w:rPr>
          <w:lang w:val="en-GB"/>
        </w:rPr>
        <w:t>vol. 47, pp. 70-84, 1996.</w:t>
      </w:r>
    </w:p>
    <w:p w:rsidR="00C2725E" w:rsidRPr="00AE7E12" w:rsidRDefault="00C2725E" w:rsidP="00C2725E">
      <w:pPr>
        <w:pStyle w:val="EndNoteBibliography"/>
        <w:ind w:left="720" w:hanging="720"/>
        <w:rPr>
          <w:lang w:val="en-GB"/>
        </w:rPr>
      </w:pPr>
      <w:r w:rsidRPr="00AE7E12">
        <w:rPr>
          <w:lang w:val="en-GB"/>
        </w:rPr>
        <w:t>[16]</w:t>
      </w:r>
      <w:r w:rsidRPr="00AE7E12">
        <w:rPr>
          <w:lang w:val="en-GB"/>
        </w:rPr>
        <w:tab/>
        <w:t xml:space="preserve">M. McCandless, E. Hatcher, and O. Gospodnetic, </w:t>
      </w:r>
      <w:r w:rsidRPr="00AE7E12">
        <w:rPr>
          <w:i/>
          <w:lang w:val="en-GB"/>
        </w:rPr>
        <w:t>Lucene in Action, Second Edition: Covers Apache Lucene 3.0</w:t>
      </w:r>
      <w:r w:rsidRPr="00AE7E12">
        <w:rPr>
          <w:lang w:val="en-GB"/>
        </w:rPr>
        <w:t>: Manning Publications Co., 2010.</w:t>
      </w:r>
    </w:p>
    <w:p w:rsidR="00C2725E" w:rsidRPr="00AE7E12" w:rsidRDefault="00C2725E" w:rsidP="00C2725E">
      <w:pPr>
        <w:pStyle w:val="EndNoteBibliography"/>
        <w:ind w:left="720" w:hanging="720"/>
        <w:rPr>
          <w:lang w:val="en-GB"/>
        </w:rPr>
      </w:pPr>
      <w:r w:rsidRPr="00AE7E12">
        <w:rPr>
          <w:lang w:val="en-GB"/>
        </w:rPr>
        <w:t>[17]</w:t>
      </w:r>
      <w:r w:rsidRPr="00AE7E12">
        <w:rPr>
          <w:lang w:val="en-GB"/>
        </w:rPr>
        <w:tab/>
        <w:t xml:space="preserve">T. Grainger and T. Potter, </w:t>
      </w:r>
      <w:r w:rsidRPr="00AE7E12">
        <w:rPr>
          <w:i/>
          <w:lang w:val="en-GB"/>
        </w:rPr>
        <w:t>Solr in action</w:t>
      </w:r>
      <w:r w:rsidRPr="00AE7E12">
        <w:rPr>
          <w:lang w:val="en-GB"/>
        </w:rPr>
        <w:t>: Manning Publications Co., 2014.</w:t>
      </w:r>
    </w:p>
    <w:p w:rsidR="00C2725E" w:rsidRPr="00AE7E12" w:rsidRDefault="00C2725E" w:rsidP="00C2725E">
      <w:pPr>
        <w:pStyle w:val="EndNoteBibliography"/>
        <w:ind w:left="720" w:hanging="720"/>
        <w:rPr>
          <w:lang w:val="en-GB"/>
        </w:rPr>
      </w:pPr>
      <w:r w:rsidRPr="00AE7E12">
        <w:rPr>
          <w:lang w:val="en-GB"/>
        </w:rPr>
        <w:t>[18]</w:t>
      </w:r>
      <w:r w:rsidRPr="00AE7E12">
        <w:rPr>
          <w:lang w:val="en-GB"/>
        </w:rPr>
        <w:tab/>
        <w:t xml:space="preserve">C. Mattmann and J. Zitting, </w:t>
      </w:r>
      <w:r w:rsidRPr="00AE7E12">
        <w:rPr>
          <w:i/>
          <w:lang w:val="en-GB"/>
        </w:rPr>
        <w:t>Tika in Action</w:t>
      </w:r>
      <w:r w:rsidRPr="00AE7E12">
        <w:rPr>
          <w:lang w:val="en-GB"/>
        </w:rPr>
        <w:t>: Manning Publications Co., 2011.</w:t>
      </w:r>
    </w:p>
    <w:p w:rsidR="00C2725E" w:rsidRPr="00AE7E12" w:rsidRDefault="00C2725E" w:rsidP="00C2725E">
      <w:pPr>
        <w:pStyle w:val="EndNoteBibliography"/>
        <w:ind w:left="720" w:hanging="720"/>
        <w:rPr>
          <w:lang w:val="en-GB"/>
        </w:rPr>
      </w:pPr>
      <w:r w:rsidRPr="00AE7E12">
        <w:rPr>
          <w:lang w:val="en-GB"/>
        </w:rPr>
        <w:t>[19]</w:t>
      </w:r>
      <w:r w:rsidRPr="00AE7E12">
        <w:rPr>
          <w:lang w:val="en-GB"/>
        </w:rPr>
        <w:tab/>
        <w:t xml:space="preserve">(2016). </w:t>
      </w:r>
      <w:r w:rsidRPr="00AE7E12">
        <w:rPr>
          <w:i/>
          <w:lang w:val="en-GB"/>
        </w:rPr>
        <w:t>Apache Solr</w:t>
      </w:r>
      <w:r w:rsidRPr="00AE7E12">
        <w:rPr>
          <w:lang w:val="en-GB"/>
        </w:rPr>
        <w:t xml:space="preserve">. Available: </w:t>
      </w:r>
      <w:hyperlink r:id="rId112" w:history="1">
        <w:r w:rsidRPr="00AE7E12">
          <w:rPr>
            <w:rStyle w:val="Hiperligao"/>
            <w:lang w:val="en-GB"/>
          </w:rPr>
          <w:t>http://lucene.apache.org/solr/</w:t>
        </w:r>
      </w:hyperlink>
    </w:p>
    <w:p w:rsidR="00C2725E" w:rsidRPr="00AE7E12" w:rsidRDefault="00C2725E" w:rsidP="00C2725E">
      <w:pPr>
        <w:pStyle w:val="EndNoteBibliography"/>
        <w:ind w:left="720" w:hanging="720"/>
        <w:rPr>
          <w:lang w:val="en-GB"/>
        </w:rPr>
      </w:pPr>
      <w:r w:rsidRPr="00AE7E12">
        <w:rPr>
          <w:lang w:val="en-GB"/>
        </w:rPr>
        <w:t>[20]</w:t>
      </w:r>
      <w:r w:rsidRPr="00AE7E12">
        <w:rPr>
          <w:lang w:val="en-GB"/>
        </w:rPr>
        <w:tab/>
        <w:t xml:space="preserve">R. Gheorghe, M. L. Hinman, and R. Russo, </w:t>
      </w:r>
      <w:r w:rsidRPr="00AE7E12">
        <w:rPr>
          <w:i/>
          <w:lang w:val="en-GB"/>
        </w:rPr>
        <w:t>Elasticsearch in Action</w:t>
      </w:r>
      <w:r w:rsidRPr="00AE7E12">
        <w:rPr>
          <w:lang w:val="en-GB"/>
        </w:rPr>
        <w:t>: Manning Publications Co., 2015.</w:t>
      </w:r>
    </w:p>
    <w:p w:rsidR="00C2725E" w:rsidRPr="00AE7E12" w:rsidRDefault="00C2725E" w:rsidP="00C2725E">
      <w:pPr>
        <w:pStyle w:val="EndNoteBibliography"/>
        <w:ind w:left="720" w:hanging="720"/>
        <w:rPr>
          <w:lang w:val="en-GB"/>
        </w:rPr>
      </w:pPr>
      <w:r w:rsidRPr="00AE7E12">
        <w:rPr>
          <w:lang w:val="en-GB"/>
        </w:rPr>
        <w:t>[21]</w:t>
      </w:r>
      <w:r w:rsidRPr="00AE7E12">
        <w:rPr>
          <w:lang w:val="en-GB"/>
        </w:rPr>
        <w:tab/>
        <w:t xml:space="preserve">D. Rothwell, F. Wingert, R. Cote, R. Beckett, and J. Palotay, "Indexing Medical Information: The Role of SNOMED," in </w:t>
      </w:r>
      <w:r w:rsidRPr="00AE7E12">
        <w:rPr>
          <w:i/>
          <w:lang w:val="en-GB"/>
        </w:rPr>
        <w:t xml:space="preserve">Proceedings/the... Annual Symposium on </w:t>
      </w:r>
      <w:r w:rsidRPr="00AE7E12">
        <w:rPr>
          <w:i/>
          <w:lang w:val="en-GB"/>
        </w:rPr>
        <w:lastRenderedPageBreak/>
        <w:t>Computer Application [sic] in Medical Care. Symposium on Computer Applications in Medical Care</w:t>
      </w:r>
      <w:r w:rsidRPr="00AE7E12">
        <w:rPr>
          <w:lang w:val="en-GB"/>
        </w:rPr>
        <w:t>, 1989, pp. 534-539.</w:t>
      </w:r>
    </w:p>
    <w:p w:rsidR="00C2725E" w:rsidRPr="00C2725E" w:rsidRDefault="00C2725E" w:rsidP="00C2725E">
      <w:pPr>
        <w:pStyle w:val="EndNoteBibliography"/>
        <w:ind w:left="720" w:hanging="720"/>
      </w:pPr>
      <w:r w:rsidRPr="00AE7E12">
        <w:rPr>
          <w:lang w:val="en-GB"/>
        </w:rPr>
        <w:t>[22]</w:t>
      </w:r>
      <w:r w:rsidRPr="00AE7E12">
        <w:rPr>
          <w:lang w:val="en-GB"/>
        </w:rPr>
        <w:tab/>
        <w:t xml:space="preserve">(2016). </w:t>
      </w:r>
      <w:r w:rsidRPr="00AE7E12">
        <w:rPr>
          <w:i/>
          <w:lang w:val="en-GB"/>
        </w:rPr>
        <w:t>ICD - ICD-9-CM - International Classification of Diseases, Ninth Revision, Clinical Modification</w:t>
      </w:r>
      <w:r w:rsidRPr="00AE7E12">
        <w:rPr>
          <w:lang w:val="en-GB"/>
        </w:rPr>
        <w:t xml:space="preserve">. </w:t>
      </w:r>
      <w:r w:rsidRPr="00C2725E">
        <w:t xml:space="preserve">Available: </w:t>
      </w:r>
      <w:hyperlink r:id="rId113" w:history="1">
        <w:r w:rsidRPr="00C2725E">
          <w:rPr>
            <w:rStyle w:val="Hiperligao"/>
          </w:rPr>
          <w:t>http://www.cdc.gov/nchs/icd/icd9cm.htm</w:t>
        </w:r>
      </w:hyperlink>
    </w:p>
    <w:p w:rsidR="00C2725E" w:rsidRPr="00C2725E" w:rsidRDefault="00C2725E" w:rsidP="00C2725E">
      <w:pPr>
        <w:pStyle w:val="EndNoteBibliography"/>
        <w:ind w:left="720" w:hanging="720"/>
      </w:pPr>
      <w:r w:rsidRPr="00C2725E">
        <w:t>[23]</w:t>
      </w:r>
      <w:r w:rsidRPr="00C2725E">
        <w:tab/>
        <w:t xml:space="preserve">(2016). </w:t>
      </w:r>
      <w:r w:rsidRPr="00C2725E">
        <w:rPr>
          <w:i/>
        </w:rPr>
        <w:t>Classificação Internacional de Doenças (CID) - Portal da Codificação Clínica e dos GDH</w:t>
      </w:r>
      <w:r w:rsidRPr="00C2725E">
        <w:t xml:space="preserve">. Available: </w:t>
      </w:r>
      <w:hyperlink r:id="rId114" w:history="1">
        <w:r w:rsidRPr="00C2725E">
          <w:rPr>
            <w:rStyle w:val="Hiperligao"/>
          </w:rPr>
          <w:t>http://portalcodgdh.min-saude.pt/index.php/Classifica%C3%A7%C3%A3o_Internacional_de_Doen%C3%A7as_(CID</w:t>
        </w:r>
      </w:hyperlink>
      <w:r w:rsidRPr="00C2725E">
        <w:t>)</w:t>
      </w:r>
    </w:p>
    <w:p w:rsidR="00C2725E" w:rsidRPr="00C2725E" w:rsidRDefault="00C2725E" w:rsidP="00C2725E">
      <w:pPr>
        <w:pStyle w:val="EndNoteBibliography"/>
        <w:ind w:left="720" w:hanging="720"/>
      </w:pPr>
      <w:r w:rsidRPr="00C2725E">
        <w:t>[24]</w:t>
      </w:r>
      <w:r w:rsidRPr="00C2725E">
        <w:tab/>
        <w:t>R. Correia, "openEHR," Faculdade de Medicina da Universidade do Porto2015.</w:t>
      </w:r>
    </w:p>
    <w:p w:rsidR="00C2725E" w:rsidRPr="00AE7E12" w:rsidRDefault="00C2725E" w:rsidP="00C2725E">
      <w:pPr>
        <w:pStyle w:val="EndNoteBibliography"/>
        <w:ind w:left="720" w:hanging="720"/>
        <w:rPr>
          <w:lang w:val="en-GB"/>
        </w:rPr>
      </w:pPr>
      <w:r w:rsidRPr="00AE7E12">
        <w:rPr>
          <w:lang w:val="en-GB"/>
        </w:rPr>
        <w:t>[25]</w:t>
      </w:r>
      <w:r w:rsidRPr="00AE7E12">
        <w:rPr>
          <w:lang w:val="en-GB"/>
        </w:rPr>
        <w:tab/>
        <w:t>pablo, "CaboLabs Healthcare Informatics, Standards and Interoperability," 2016.</w:t>
      </w:r>
    </w:p>
    <w:p w:rsidR="00C2725E" w:rsidRPr="00AE7E12" w:rsidRDefault="00C2725E" w:rsidP="00C2725E">
      <w:pPr>
        <w:pStyle w:val="EndNoteBibliography"/>
        <w:ind w:left="720" w:hanging="720"/>
        <w:rPr>
          <w:lang w:val="en-GB"/>
        </w:rPr>
      </w:pPr>
      <w:r w:rsidRPr="00AE7E12">
        <w:rPr>
          <w:lang w:val="en-GB"/>
        </w:rPr>
        <w:t>[26]</w:t>
      </w:r>
      <w:r w:rsidRPr="00AE7E12">
        <w:rPr>
          <w:lang w:val="en-GB"/>
        </w:rPr>
        <w:tab/>
        <w:t xml:space="preserve">S. R. Cassandra Targett. (2016). </w:t>
      </w:r>
      <w:r w:rsidRPr="00AE7E12">
        <w:rPr>
          <w:i/>
          <w:lang w:val="en-GB"/>
        </w:rPr>
        <w:t>Apache Solr Tokenizers</w:t>
      </w:r>
      <w:r w:rsidRPr="00AE7E12">
        <w:rPr>
          <w:lang w:val="en-GB"/>
        </w:rPr>
        <w:t xml:space="preserve">. Available: </w:t>
      </w:r>
      <w:hyperlink r:id="rId115" w:history="1">
        <w:r w:rsidRPr="00AE7E12">
          <w:rPr>
            <w:rStyle w:val="Hiperligao"/>
            <w:lang w:val="en-GB"/>
          </w:rPr>
          <w:t>https://cwiki.apache.org/confluence/display/solr/Tokenizers</w:t>
        </w:r>
      </w:hyperlink>
    </w:p>
    <w:p w:rsidR="00C2725E" w:rsidRPr="00AE7E12" w:rsidRDefault="00C2725E" w:rsidP="00C2725E">
      <w:pPr>
        <w:pStyle w:val="EndNoteBibliography"/>
        <w:ind w:left="720" w:hanging="720"/>
        <w:rPr>
          <w:lang w:val="en-GB"/>
        </w:rPr>
      </w:pPr>
      <w:r w:rsidRPr="00AE7E12">
        <w:rPr>
          <w:lang w:val="en-GB"/>
        </w:rPr>
        <w:t>[27]</w:t>
      </w:r>
      <w:r w:rsidRPr="00AE7E12">
        <w:rPr>
          <w:lang w:val="en-GB"/>
        </w:rPr>
        <w:tab/>
        <w:t xml:space="preserve">(20-06-2016). </w:t>
      </w:r>
      <w:r w:rsidRPr="00AE7E12">
        <w:rPr>
          <w:i/>
          <w:lang w:val="en-GB"/>
        </w:rPr>
        <w:t>Apache Lucene - Scoring</w:t>
      </w:r>
      <w:r w:rsidRPr="00AE7E12">
        <w:rPr>
          <w:lang w:val="en-GB"/>
        </w:rPr>
        <w:t xml:space="preserve">. Available: </w:t>
      </w:r>
      <w:hyperlink r:id="rId116" w:anchor="Score" w:history="1">
        <w:r w:rsidRPr="00AE7E12">
          <w:rPr>
            <w:rStyle w:val="Hiperligao"/>
            <w:lang w:val="en-GB"/>
          </w:rPr>
          <w:t>https://lucene.apache.org/core/2_9_4/scoring.html#Score</w:t>
        </w:r>
      </w:hyperlink>
    </w:p>
    <w:p w:rsidR="00C2725E" w:rsidRPr="00C2725E" w:rsidRDefault="00C2725E" w:rsidP="00C2725E">
      <w:pPr>
        <w:pStyle w:val="EndNoteBibliography"/>
        <w:ind w:left="720" w:hanging="720"/>
      </w:pPr>
      <w:r w:rsidRPr="00AE7E12">
        <w:rPr>
          <w:lang w:val="en-GB"/>
        </w:rPr>
        <w:t>[28]</w:t>
      </w:r>
      <w:r w:rsidRPr="00AE7E12">
        <w:rPr>
          <w:lang w:val="en-GB"/>
        </w:rPr>
        <w:tab/>
        <w:t xml:space="preserve">P. Pazos. (2016, 22/06/2016). </w:t>
      </w:r>
      <w:r w:rsidRPr="00AE7E12">
        <w:rPr>
          <w:i/>
          <w:lang w:val="en-GB"/>
        </w:rPr>
        <w:t>Time committing a lot of xml</w:t>
      </w:r>
      <w:r w:rsidRPr="00AE7E12">
        <w:rPr>
          <w:lang w:val="en-GB"/>
        </w:rPr>
        <w:t xml:space="preserve">. </w:t>
      </w:r>
      <w:r w:rsidRPr="00C2725E">
        <w:t xml:space="preserve">Available: </w:t>
      </w:r>
      <w:hyperlink r:id="rId117" w:anchor="issuecomment-227503058" w:history="1">
        <w:r w:rsidRPr="00C2725E">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810219" w:rsidRPr="00583FF4" w:rsidRDefault="00810219" w:rsidP="00810219">
      <w:pPr>
        <w:rPr>
          <w:lang w:val="en-GB"/>
        </w:rPr>
        <w:sectPr w:rsidR="00810219" w:rsidRPr="00583FF4" w:rsidSect="00D7779F">
          <w:type w:val="oddPage"/>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E80F50" w:rsidP="00810219">
      <w:pPr>
        <w:pStyle w:val="Cabealho1"/>
      </w:pPr>
      <w:bookmarkStart w:id="109" w:name="_Toc454469781"/>
      <w:r w:rsidRPr="00705F35">
        <w:rPr>
          <w:noProof/>
          <w:lang w:eastAsia="pt-PT"/>
        </w:rPr>
        <w:drawing>
          <wp:anchor distT="0" distB="0" distL="114300" distR="114300" simplePos="0" relativeHeight="251716608" behindDoc="1" locked="0" layoutInCell="1" allowOverlap="1" wp14:anchorId="398F5948" wp14:editId="4B60E7D6">
            <wp:simplePos x="0" y="0"/>
            <wp:positionH relativeFrom="margin">
              <wp:align>center</wp:align>
            </wp:positionH>
            <wp:positionV relativeFrom="paragraph">
              <wp:posOffset>1222375</wp:posOffset>
            </wp:positionV>
            <wp:extent cx="5756275" cy="4730115"/>
            <wp:effectExtent l="0" t="1270" r="0" b="0"/>
            <wp:wrapTight wrapText="bothSides">
              <wp:wrapPolygon edited="0">
                <wp:start x="21605" y="6"/>
                <wp:lineTo x="88" y="6"/>
                <wp:lineTo x="88" y="21493"/>
                <wp:lineTo x="21605" y="21493"/>
                <wp:lineTo x="21605" y="6"/>
              </wp:wrapPolygon>
            </wp:wrapTight>
            <wp:docPr id="20" name="Imagem 20" descr="C:\Users\joo_c\Desktop\Indexacao-de-Documentos-Clinicos\Indexacao-de-Documentos-Clinicos\Dissertacao\images\eer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o_c\Desktop\Indexacao-de-Documentos-Clinicos\Indexacao-de-Documentos-Clinicos\Dissertacao\images\eer_model.png"/>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5363" r="20773" b="49595"/>
                    <a:stretch/>
                  </pic:blipFill>
                  <pic:spPr bwMode="auto">
                    <a:xfrm rot="16200000">
                      <a:off x="0" y="0"/>
                      <a:ext cx="5756275" cy="4730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0219">
        <w:t>Anexo A</w:t>
      </w:r>
      <w:bookmarkEnd w:id="109"/>
    </w:p>
    <w:p w:rsidR="00810219" w:rsidRPr="00810219" w:rsidRDefault="00810219" w:rsidP="00810219">
      <w:pPr>
        <w:pStyle w:val="Corpodetexto"/>
      </w:pPr>
    </w:p>
    <w:p w:rsidR="00705F35" w:rsidRDefault="00705F35" w:rsidP="00AF48C7">
      <w:pPr>
        <w:pStyle w:val="Corpodetexto"/>
      </w:pPr>
    </w:p>
    <w:p w:rsidR="00705F35" w:rsidRDefault="00E80F50">
      <w:pPr>
        <w:suppressAutoHyphens w:val="0"/>
        <w:spacing w:line="240" w:lineRule="auto"/>
        <w:ind w:firstLine="0"/>
        <w:jc w:val="left"/>
      </w:pPr>
      <w:r w:rsidRPr="00705F35">
        <w:rPr>
          <w:noProof/>
          <w:lang w:eastAsia="pt-PT"/>
        </w:rPr>
        <w:drawing>
          <wp:anchor distT="0" distB="0" distL="114300" distR="114300" simplePos="0" relativeHeight="251718656" behindDoc="1" locked="0" layoutInCell="1" allowOverlap="1" wp14:anchorId="5FAADDEC" wp14:editId="39109721">
            <wp:simplePos x="0" y="0"/>
            <wp:positionH relativeFrom="margin">
              <wp:posOffset>-1294765</wp:posOffset>
            </wp:positionH>
            <wp:positionV relativeFrom="paragraph">
              <wp:posOffset>1146810</wp:posOffset>
            </wp:positionV>
            <wp:extent cx="8435340" cy="5015230"/>
            <wp:effectExtent l="0" t="4445" r="0" b="0"/>
            <wp:wrapTight wrapText="bothSides">
              <wp:wrapPolygon edited="0">
                <wp:start x="21611" y="19"/>
                <wp:lineTo x="50" y="19"/>
                <wp:lineTo x="50" y="21515"/>
                <wp:lineTo x="21611" y="21515"/>
                <wp:lineTo x="21611" y="19"/>
              </wp:wrapPolygon>
            </wp:wrapTight>
            <wp:docPr id="22" name="Imagem 22" descr="C:\Users\joo_c\Desktop\Indexacao-de-Documentos-Clinicos\Indexacao-de-Documentos-Clinicos\Dissertacao\images\eer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o_c\Desktop\Indexacao-de-Documentos-Clinicos\Indexacao-de-Documentos-Clinicos\Dissertacao\images\eer_model.png"/>
                    <pic:cNvPicPr>
                      <a:picLocks noChangeAspect="1" noChangeArrowheads="1"/>
                    </pic:cNvPicPr>
                  </pic:nvPicPr>
                  <pic:blipFill rotWithShape="1">
                    <a:blip r:embed="rId118">
                      <a:extLst>
                        <a:ext uri="{28A0092B-C50C-407E-A947-70E740481C1C}">
                          <a14:useLocalDpi xmlns:a14="http://schemas.microsoft.com/office/drawing/2010/main" val="0"/>
                        </a:ext>
                      </a:extLst>
                    </a:blip>
                    <a:srcRect t="50427" b="-478"/>
                    <a:stretch/>
                  </pic:blipFill>
                  <pic:spPr bwMode="auto">
                    <a:xfrm rot="16200000">
                      <a:off x="0" y="0"/>
                      <a:ext cx="8435340" cy="5015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5F35">
        <w:br w:type="page"/>
      </w:r>
    </w:p>
    <w:p w:rsidR="001F46C9" w:rsidRDefault="00E80F50" w:rsidP="00AF48C7">
      <w:pPr>
        <w:pStyle w:val="Corpodetexto"/>
      </w:pPr>
      <w:r w:rsidRPr="00705F35">
        <w:rPr>
          <w:noProof/>
          <w:lang w:eastAsia="pt-PT"/>
        </w:rPr>
        <w:lastRenderedPageBreak/>
        <w:drawing>
          <wp:anchor distT="0" distB="0" distL="114300" distR="114300" simplePos="0" relativeHeight="251720704" behindDoc="1" locked="0" layoutInCell="1" allowOverlap="1" wp14:anchorId="4C829226" wp14:editId="482D8862">
            <wp:simplePos x="0" y="0"/>
            <wp:positionH relativeFrom="margin">
              <wp:posOffset>1671320</wp:posOffset>
            </wp:positionH>
            <wp:positionV relativeFrom="paragraph">
              <wp:posOffset>742950</wp:posOffset>
            </wp:positionV>
            <wp:extent cx="2015490" cy="5709920"/>
            <wp:effectExtent l="0" t="0" r="3810" b="5080"/>
            <wp:wrapTight wrapText="bothSides">
              <wp:wrapPolygon edited="0">
                <wp:start x="0" y="0"/>
                <wp:lineTo x="0" y="21547"/>
                <wp:lineTo x="21437" y="21547"/>
                <wp:lineTo x="21437" y="0"/>
                <wp:lineTo x="0" y="0"/>
              </wp:wrapPolygon>
            </wp:wrapTight>
            <wp:docPr id="23" name="Imagem 23" descr="C:\Users\joo_c\Desktop\Indexacao-de-Documentos-Clinicos\Indexacao-de-Documentos-Clinicos\Dissertacao\images\eer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o_c\Desktop\Indexacao-de-Documentos-Clinicos\Indexacao-de-Documentos-Clinicos\Dissertacao\images\eer_model.png"/>
                    <pic:cNvPicPr>
                      <a:picLocks noChangeAspect="1" noChangeArrowheads="1"/>
                    </pic:cNvPicPr>
                  </pic:nvPicPr>
                  <pic:blipFill rotWithShape="1">
                    <a:blip r:embed="rId118">
                      <a:extLst>
                        <a:ext uri="{28A0092B-C50C-407E-A947-70E740481C1C}">
                          <a14:useLocalDpi xmlns:a14="http://schemas.microsoft.com/office/drawing/2010/main" val="0"/>
                        </a:ext>
                      </a:extLst>
                    </a:blip>
                    <a:srcRect l="80704" t="4216" b="49769"/>
                    <a:stretch/>
                  </pic:blipFill>
                  <pic:spPr bwMode="auto">
                    <a:xfrm>
                      <a:off x="0" y="0"/>
                      <a:ext cx="2015490" cy="5709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1E3966">
          <w:type w:val="evenPage"/>
          <w:pgSz w:w="11905" w:h="16837"/>
          <w:pgMar w:top="1701" w:right="1701" w:bottom="1701" w:left="1701" w:header="1134" w:footer="1134" w:gutter="0"/>
          <w:cols w:space="720"/>
          <w:formProt w:val="0"/>
        </w:sectPr>
      </w:pPr>
    </w:p>
    <w:p w:rsidR="001F46C9" w:rsidRDefault="001F46C9" w:rsidP="001F46C9">
      <w:pPr>
        <w:pStyle w:val="Cabealho1"/>
      </w:pPr>
      <w:bookmarkStart w:id="110" w:name="_Toc454469782"/>
      <w:r>
        <w:lastRenderedPageBreak/>
        <w:t>Anexo B</w:t>
      </w:r>
      <w:bookmarkEnd w:id="110"/>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TimeBetweenUpdates"</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ResultsPerPage"</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LimitOfPages"</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ChunkSize"</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VersionsFolder"</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olrCore"</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solr/ehr</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HR_res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ehr/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 xml:space="preserve">"Data Sourc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HR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FileView"</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emographic_template"</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r w:rsidRPr="00BA78AC">
        <w:rPr>
          <w:b/>
        </w:rPr>
        <w:t>Web.config</w:t>
      </w:r>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TimeBetweenUpdates</w:t>
            </w:r>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ResultsPerPage</w:t>
            </w:r>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LimitOfPages</w:t>
            </w:r>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ChunkSize</w:t>
            </w:r>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VersionsFolder</w:t>
            </w:r>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SolrCore</w:t>
            </w:r>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r w:rsidRPr="00F92220">
              <w:rPr>
                <w:i/>
              </w:rPr>
              <w:t>Solr</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HR_rest</w:t>
            </w:r>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r w:rsidRPr="00F92220">
              <w:rPr>
                <w:i/>
              </w:rPr>
              <w:t>EHRServe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Glintt</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HR_db</w:t>
            </w:r>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r>
              <w:t>FileView</w:t>
            </w:r>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URL responsável por abrir os documentos no serviço da Glintt</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r>
              <w:t>demographic_template</w:t>
            </w:r>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xml que segue o </w:t>
            </w:r>
            <w:r w:rsidRPr="00F92220">
              <w:rPr>
                <w:i/>
              </w:rPr>
              <w:t>template</w:t>
            </w:r>
            <w:r>
              <w:t xml:space="preserve"> do EHR</w:t>
            </w:r>
          </w:p>
        </w:tc>
      </w:tr>
    </w:tbl>
    <w:p w:rsidR="00BA78AC" w:rsidRPr="00BA78AC" w:rsidRDefault="00A82A87" w:rsidP="00A82A87">
      <w:pPr>
        <w:pStyle w:val="Legenda"/>
        <w:jc w:val="center"/>
      </w:pPr>
      <w:bookmarkStart w:id="111" w:name="_Toc454469805"/>
      <w:r>
        <w:t xml:space="preserve">Tabela </w:t>
      </w:r>
      <w:r w:rsidR="00E55E8B">
        <w:fldChar w:fldCharType="begin"/>
      </w:r>
      <w:r w:rsidR="00E55E8B">
        <w:instrText xml:space="preserve"> SEQ Tabela \* ARABIC </w:instrText>
      </w:r>
      <w:r w:rsidR="00E55E8B">
        <w:fldChar w:fldCharType="separate"/>
      </w:r>
      <w:r w:rsidR="004E4E66">
        <w:rPr>
          <w:noProof/>
        </w:rPr>
        <w:t>7</w:t>
      </w:r>
      <w:r w:rsidR="00E55E8B">
        <w:rPr>
          <w:noProof/>
        </w:rPr>
        <w:fldChar w:fldCharType="end"/>
      </w:r>
      <w:r>
        <w:t xml:space="preserve"> - Parâmetros do Web.config</w:t>
      </w:r>
      <w:bookmarkEnd w:id="111"/>
    </w:p>
    <w:sectPr w:rsidR="00BA78AC" w:rsidRPr="00BA78AC" w:rsidSect="001C5967">
      <w:type w:val="oddPage"/>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5E8B" w:rsidRDefault="00E55E8B" w:rsidP="00321FA1">
      <w:r>
        <w:separator/>
      </w:r>
    </w:p>
  </w:endnote>
  <w:endnote w:type="continuationSeparator" w:id="0">
    <w:p w:rsidR="00E55E8B" w:rsidRDefault="00E55E8B"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941885"/>
      <w:docPartObj>
        <w:docPartGallery w:val="Page Numbers (Bottom of Page)"/>
        <w:docPartUnique/>
      </w:docPartObj>
    </w:sdtPr>
    <w:sdtEndPr/>
    <w:sdtContent>
      <w:p w:rsidR="00BA78AC" w:rsidRDefault="00BA78AC">
        <w:pPr>
          <w:pStyle w:val="Rodap"/>
          <w:jc w:val="center"/>
        </w:pPr>
        <w:r>
          <w:fldChar w:fldCharType="begin"/>
        </w:r>
        <w:r>
          <w:instrText>PAGE   \* MERGEFORMAT</w:instrText>
        </w:r>
        <w:r>
          <w:fldChar w:fldCharType="separate"/>
        </w:r>
        <w:r w:rsidR="004E4E66">
          <w:rPr>
            <w:noProof/>
          </w:rPr>
          <w:t>57</w:t>
        </w:r>
        <w:r>
          <w:fldChar w:fldCharType="end"/>
        </w:r>
      </w:p>
    </w:sdtContent>
  </w:sdt>
  <w:p w:rsidR="00BA78AC" w:rsidRDefault="00BA78AC">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sidR="004E4E66">
      <w:rPr>
        <w:noProof/>
      </w:rPr>
      <w:t>30</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sidR="004E4E66">
      <w:rPr>
        <w:noProof/>
      </w:rPr>
      <w:t>47</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sidR="004E4E66">
      <w:rPr>
        <w:noProof/>
      </w:rPr>
      <w:t>51</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sidR="004E4E66">
      <w:rPr>
        <w:noProof/>
      </w:rPr>
      <w:t>6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inicialdireito"/>
    </w:pPr>
    <w:r>
      <w:fldChar w:fldCharType="begin"/>
    </w:r>
    <w:r>
      <w:instrText xml:space="preserve"> PAGE </w:instrText>
    </w:r>
    <w:r>
      <w:fldChar w:fldCharType="separate"/>
    </w:r>
    <w:r w:rsidR="004E4E66">
      <w:rPr>
        <w:noProof/>
      </w:rPr>
      <w:t>xv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inicialdireito"/>
    </w:pPr>
    <w:r>
      <w:fldChar w:fldCharType="begin"/>
    </w:r>
    <w:r>
      <w:instrText xml:space="preserve"> PAGE </w:instrText>
    </w:r>
    <w:r>
      <w:fldChar w:fldCharType="separate"/>
    </w:r>
    <w:r w:rsidR="004E4E66">
      <w:rPr>
        <w:noProof/>
      </w:rPr>
      <w:t>xi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sidR="004E4E66">
      <w:rPr>
        <w:noProof/>
      </w:rPr>
      <w:t>3</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Rodapdireita"/>
    </w:pPr>
    <w:r>
      <w:tab/>
    </w:r>
    <w:r>
      <w:fldChar w:fldCharType="begin"/>
    </w:r>
    <w:r>
      <w:instrText xml:space="preserve"> PAGE </w:instrText>
    </w:r>
    <w:r>
      <w:fldChar w:fldCharType="separate"/>
    </w:r>
    <w:r w:rsidR="004E4E66">
      <w:rPr>
        <w:noProof/>
      </w:rPr>
      <w:t>2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5E8B" w:rsidRDefault="00E55E8B" w:rsidP="00321FA1">
      <w:r>
        <w:separator/>
      </w:r>
    </w:p>
  </w:footnote>
  <w:footnote w:type="continuationSeparator" w:id="0">
    <w:p w:rsidR="00E55E8B" w:rsidRDefault="00E55E8B"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6B16B7">
    <w:pPr>
      <w:pStyle w:val="Cabealho"/>
      <w:jc w:val="center"/>
    </w:pPr>
  </w:p>
  <w:p w:rsidR="00BA78AC" w:rsidRDefault="00BA78AC" w:rsidP="00321FA1">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6B16B7">
    <w:pPr>
      <w:pStyle w:val="Cabealho"/>
      <w:jc w:val="center"/>
    </w:pPr>
  </w:p>
  <w:p w:rsidR="00BA78AC" w:rsidRDefault="00BA78AC" w:rsidP="00321FA1">
    <w:pPr>
      <w:pStyle w:val="Cabealh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6B16B7">
    <w:pPr>
      <w:pStyle w:val="Cabealho"/>
      <w:jc w:val="center"/>
    </w:pPr>
  </w:p>
  <w:p w:rsidR="00BA78AC" w:rsidRDefault="00BA78AC" w:rsidP="00321FA1">
    <w:pPr>
      <w:pStyle w:val="Cabealh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6B16B7">
    <w:pPr>
      <w:pStyle w:val="Cabealho"/>
      <w:jc w:val="center"/>
    </w:pPr>
  </w:p>
  <w:p w:rsidR="00BA78AC" w:rsidRDefault="00BA78AC" w:rsidP="00321FA1">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6B16B7">
    <w:pPr>
      <w:pStyle w:val="Cabealho"/>
      <w:jc w:val="center"/>
    </w:pPr>
  </w:p>
  <w:p w:rsidR="00BA78AC" w:rsidRDefault="00BA78AC" w:rsidP="00321FA1">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6B16B7">
    <w:pPr>
      <w:pStyle w:val="Cabealho"/>
      <w:jc w:val="center"/>
    </w:pPr>
  </w:p>
  <w:p w:rsidR="00BA78AC" w:rsidRDefault="00BA78AC" w:rsidP="00321FA1">
    <w:pPr>
      <w:pStyle w:val="Cabealh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A37B14">
    <w:pPr>
      <w:pStyle w:val="Cabealho"/>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8AC" w:rsidRDefault="00BA78AC" w:rsidP="00321FA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1"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8"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7"/>
  </w:num>
  <w:num w:numId="6">
    <w:abstractNumId w:val="27"/>
  </w:num>
  <w:num w:numId="7">
    <w:abstractNumId w:val="27"/>
  </w:num>
  <w:num w:numId="8">
    <w:abstractNumId w:val="27"/>
  </w:num>
  <w:num w:numId="9">
    <w:abstractNumId w:val="27"/>
  </w:num>
  <w:num w:numId="10">
    <w:abstractNumId w:val="0"/>
  </w:num>
  <w:num w:numId="11">
    <w:abstractNumId w:val="1"/>
  </w:num>
  <w:num w:numId="12">
    <w:abstractNumId w:val="22"/>
  </w:num>
  <w:num w:numId="13">
    <w:abstractNumId w:val="24"/>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1"/>
  </w:num>
  <w:num w:numId="28">
    <w:abstractNumId w:val="13"/>
  </w:num>
  <w:num w:numId="29">
    <w:abstractNumId w:val="23"/>
  </w:num>
  <w:num w:numId="30">
    <w:abstractNumId w:val="29"/>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8"/>
  </w:num>
  <w:num w:numId="39">
    <w:abstractNumId w:val="17"/>
  </w:num>
  <w:num w:numId="40">
    <w:abstractNumId w:val="26"/>
  </w:num>
  <w:num w:numId="41">
    <w:abstractNumId w:val="4"/>
  </w:num>
  <w:num w:numId="42">
    <w:abstractNumId w:val="25"/>
  </w:num>
  <w:num w:numId="43">
    <w:abstractNumId w:val="14"/>
  </w:num>
  <w:num w:numId="44">
    <w:abstractNumId w:val="10"/>
  </w:num>
  <w:num w:numId="45">
    <w:abstractNumId w:val="5"/>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59CD"/>
    <w:rsid w:val="00005E89"/>
    <w:rsid w:val="0000660B"/>
    <w:rsid w:val="00006EF2"/>
    <w:rsid w:val="000072D0"/>
    <w:rsid w:val="00011F00"/>
    <w:rsid w:val="00012FAC"/>
    <w:rsid w:val="0001490D"/>
    <w:rsid w:val="00015CF8"/>
    <w:rsid w:val="00015D8D"/>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51D19"/>
    <w:rsid w:val="00053080"/>
    <w:rsid w:val="000532F7"/>
    <w:rsid w:val="00053C30"/>
    <w:rsid w:val="00054544"/>
    <w:rsid w:val="000546CC"/>
    <w:rsid w:val="000553E0"/>
    <w:rsid w:val="00055E36"/>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67F2"/>
    <w:rsid w:val="000773F2"/>
    <w:rsid w:val="00077540"/>
    <w:rsid w:val="00080849"/>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B"/>
    <w:rsid w:val="000A5010"/>
    <w:rsid w:val="000A5885"/>
    <w:rsid w:val="000B165F"/>
    <w:rsid w:val="000B4117"/>
    <w:rsid w:val="000B41A7"/>
    <w:rsid w:val="000B5241"/>
    <w:rsid w:val="000B528C"/>
    <w:rsid w:val="000B67BE"/>
    <w:rsid w:val="000B6C87"/>
    <w:rsid w:val="000B6CE9"/>
    <w:rsid w:val="000B6DF1"/>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80E"/>
    <w:rsid w:val="00101F57"/>
    <w:rsid w:val="00102795"/>
    <w:rsid w:val="001029E8"/>
    <w:rsid w:val="00103CA6"/>
    <w:rsid w:val="00106479"/>
    <w:rsid w:val="00107720"/>
    <w:rsid w:val="00107A20"/>
    <w:rsid w:val="0011187D"/>
    <w:rsid w:val="0011189A"/>
    <w:rsid w:val="001127FB"/>
    <w:rsid w:val="001165EF"/>
    <w:rsid w:val="0011729E"/>
    <w:rsid w:val="00117C75"/>
    <w:rsid w:val="00120207"/>
    <w:rsid w:val="00120411"/>
    <w:rsid w:val="0012060D"/>
    <w:rsid w:val="0012322A"/>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631D"/>
    <w:rsid w:val="00170250"/>
    <w:rsid w:val="00171049"/>
    <w:rsid w:val="00171C10"/>
    <w:rsid w:val="00173993"/>
    <w:rsid w:val="00173B1C"/>
    <w:rsid w:val="00173F88"/>
    <w:rsid w:val="001742DE"/>
    <w:rsid w:val="001808A1"/>
    <w:rsid w:val="001813DA"/>
    <w:rsid w:val="0018194D"/>
    <w:rsid w:val="00183961"/>
    <w:rsid w:val="00184AB7"/>
    <w:rsid w:val="00185ABA"/>
    <w:rsid w:val="00191AD9"/>
    <w:rsid w:val="00191D1A"/>
    <w:rsid w:val="001A0332"/>
    <w:rsid w:val="001A2887"/>
    <w:rsid w:val="001A2975"/>
    <w:rsid w:val="001A3E61"/>
    <w:rsid w:val="001A4436"/>
    <w:rsid w:val="001A6F06"/>
    <w:rsid w:val="001A7C38"/>
    <w:rsid w:val="001B0E66"/>
    <w:rsid w:val="001B13DC"/>
    <w:rsid w:val="001B177B"/>
    <w:rsid w:val="001B21F8"/>
    <w:rsid w:val="001B27D6"/>
    <w:rsid w:val="001B2C2B"/>
    <w:rsid w:val="001B375B"/>
    <w:rsid w:val="001B6AE3"/>
    <w:rsid w:val="001B7F3A"/>
    <w:rsid w:val="001C01E4"/>
    <w:rsid w:val="001C0B3E"/>
    <w:rsid w:val="001C3937"/>
    <w:rsid w:val="001C5339"/>
    <w:rsid w:val="001C5361"/>
    <w:rsid w:val="001C5967"/>
    <w:rsid w:val="001C6F69"/>
    <w:rsid w:val="001C70CC"/>
    <w:rsid w:val="001C7D42"/>
    <w:rsid w:val="001D11B7"/>
    <w:rsid w:val="001D1893"/>
    <w:rsid w:val="001D1E80"/>
    <w:rsid w:val="001D3EF0"/>
    <w:rsid w:val="001D546C"/>
    <w:rsid w:val="001D7B30"/>
    <w:rsid w:val="001D7CC5"/>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6B16"/>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3F56"/>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9ED"/>
    <w:rsid w:val="00273B2B"/>
    <w:rsid w:val="002759F2"/>
    <w:rsid w:val="002760BF"/>
    <w:rsid w:val="00276207"/>
    <w:rsid w:val="002767E7"/>
    <w:rsid w:val="002769E1"/>
    <w:rsid w:val="00277DC5"/>
    <w:rsid w:val="0028059E"/>
    <w:rsid w:val="002831B2"/>
    <w:rsid w:val="002845C7"/>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39FA"/>
    <w:rsid w:val="002B48B9"/>
    <w:rsid w:val="002B632A"/>
    <w:rsid w:val="002B63A1"/>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5B7"/>
    <w:rsid w:val="003617E1"/>
    <w:rsid w:val="0036195D"/>
    <w:rsid w:val="003623C0"/>
    <w:rsid w:val="00363969"/>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F2479"/>
    <w:rsid w:val="003F2807"/>
    <w:rsid w:val="003F37A8"/>
    <w:rsid w:val="003F569B"/>
    <w:rsid w:val="003F5B38"/>
    <w:rsid w:val="003F617E"/>
    <w:rsid w:val="003F6225"/>
    <w:rsid w:val="00400628"/>
    <w:rsid w:val="00401CF3"/>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67840"/>
    <w:rsid w:val="0047351F"/>
    <w:rsid w:val="00476BFF"/>
    <w:rsid w:val="00476E5B"/>
    <w:rsid w:val="00477945"/>
    <w:rsid w:val="004807D0"/>
    <w:rsid w:val="004845A4"/>
    <w:rsid w:val="004873EF"/>
    <w:rsid w:val="004901C2"/>
    <w:rsid w:val="00490341"/>
    <w:rsid w:val="00490C34"/>
    <w:rsid w:val="00491BB0"/>
    <w:rsid w:val="00493455"/>
    <w:rsid w:val="00493593"/>
    <w:rsid w:val="00494DA5"/>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605E9"/>
    <w:rsid w:val="00563C72"/>
    <w:rsid w:val="005651CA"/>
    <w:rsid w:val="00567067"/>
    <w:rsid w:val="005679B0"/>
    <w:rsid w:val="00572607"/>
    <w:rsid w:val="005728ED"/>
    <w:rsid w:val="005735AB"/>
    <w:rsid w:val="0057441E"/>
    <w:rsid w:val="0057531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5BFD"/>
    <w:rsid w:val="005D7059"/>
    <w:rsid w:val="005D7235"/>
    <w:rsid w:val="005E0525"/>
    <w:rsid w:val="005E0F0C"/>
    <w:rsid w:val="005E16C7"/>
    <w:rsid w:val="005E1DDC"/>
    <w:rsid w:val="005E26C3"/>
    <w:rsid w:val="005E2988"/>
    <w:rsid w:val="005E4211"/>
    <w:rsid w:val="005E4250"/>
    <w:rsid w:val="005E44EB"/>
    <w:rsid w:val="005E5FBA"/>
    <w:rsid w:val="005E7009"/>
    <w:rsid w:val="005E7AFA"/>
    <w:rsid w:val="005F0C4E"/>
    <w:rsid w:val="005F1062"/>
    <w:rsid w:val="005F125B"/>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6159"/>
    <w:rsid w:val="006365F6"/>
    <w:rsid w:val="0063791B"/>
    <w:rsid w:val="0064168D"/>
    <w:rsid w:val="006420AC"/>
    <w:rsid w:val="00642F60"/>
    <w:rsid w:val="00644CCF"/>
    <w:rsid w:val="00645D53"/>
    <w:rsid w:val="006466A1"/>
    <w:rsid w:val="00646F71"/>
    <w:rsid w:val="00646FE4"/>
    <w:rsid w:val="00651C5C"/>
    <w:rsid w:val="0065255A"/>
    <w:rsid w:val="00653C81"/>
    <w:rsid w:val="0065776C"/>
    <w:rsid w:val="006578B9"/>
    <w:rsid w:val="0066031E"/>
    <w:rsid w:val="006645D2"/>
    <w:rsid w:val="0066480F"/>
    <w:rsid w:val="00664898"/>
    <w:rsid w:val="00674CE8"/>
    <w:rsid w:val="00677DC9"/>
    <w:rsid w:val="006812FE"/>
    <w:rsid w:val="0068783E"/>
    <w:rsid w:val="0069197E"/>
    <w:rsid w:val="00691C9C"/>
    <w:rsid w:val="00691DF3"/>
    <w:rsid w:val="00693194"/>
    <w:rsid w:val="00694806"/>
    <w:rsid w:val="00695ABB"/>
    <w:rsid w:val="00696575"/>
    <w:rsid w:val="00696AA3"/>
    <w:rsid w:val="00697969"/>
    <w:rsid w:val="00697C87"/>
    <w:rsid w:val="006A0C45"/>
    <w:rsid w:val="006A2031"/>
    <w:rsid w:val="006A590D"/>
    <w:rsid w:val="006A60ED"/>
    <w:rsid w:val="006B0080"/>
    <w:rsid w:val="006B16B7"/>
    <w:rsid w:val="006B2544"/>
    <w:rsid w:val="006B5CAF"/>
    <w:rsid w:val="006B71B5"/>
    <w:rsid w:val="006C0475"/>
    <w:rsid w:val="006C124F"/>
    <w:rsid w:val="006C12E2"/>
    <w:rsid w:val="006C3815"/>
    <w:rsid w:val="006C479B"/>
    <w:rsid w:val="006C6FD5"/>
    <w:rsid w:val="006C72EE"/>
    <w:rsid w:val="006C7B9C"/>
    <w:rsid w:val="006D0F05"/>
    <w:rsid w:val="006D1239"/>
    <w:rsid w:val="006D25D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20E17"/>
    <w:rsid w:val="007213E1"/>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129F"/>
    <w:rsid w:val="007736AE"/>
    <w:rsid w:val="007750BC"/>
    <w:rsid w:val="00775CE4"/>
    <w:rsid w:val="007770DD"/>
    <w:rsid w:val="007800AB"/>
    <w:rsid w:val="00781195"/>
    <w:rsid w:val="0078202C"/>
    <w:rsid w:val="00782F40"/>
    <w:rsid w:val="00784332"/>
    <w:rsid w:val="00784E0D"/>
    <w:rsid w:val="00785353"/>
    <w:rsid w:val="00785354"/>
    <w:rsid w:val="007866E4"/>
    <w:rsid w:val="00786CF9"/>
    <w:rsid w:val="007871B7"/>
    <w:rsid w:val="00787409"/>
    <w:rsid w:val="007905B7"/>
    <w:rsid w:val="0079422F"/>
    <w:rsid w:val="0079445D"/>
    <w:rsid w:val="00795602"/>
    <w:rsid w:val="00797608"/>
    <w:rsid w:val="007A0049"/>
    <w:rsid w:val="007A0492"/>
    <w:rsid w:val="007A20FB"/>
    <w:rsid w:val="007A2155"/>
    <w:rsid w:val="007A3262"/>
    <w:rsid w:val="007A37A0"/>
    <w:rsid w:val="007A5B3B"/>
    <w:rsid w:val="007A5BC6"/>
    <w:rsid w:val="007A7115"/>
    <w:rsid w:val="007A755C"/>
    <w:rsid w:val="007B0896"/>
    <w:rsid w:val="007B1AC6"/>
    <w:rsid w:val="007B1C8E"/>
    <w:rsid w:val="007B3048"/>
    <w:rsid w:val="007B340F"/>
    <w:rsid w:val="007B53B3"/>
    <w:rsid w:val="007B688C"/>
    <w:rsid w:val="007B69EC"/>
    <w:rsid w:val="007B7804"/>
    <w:rsid w:val="007B7B27"/>
    <w:rsid w:val="007C033F"/>
    <w:rsid w:val="007C0A3B"/>
    <w:rsid w:val="007C0D8E"/>
    <w:rsid w:val="007C0FC5"/>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3015E"/>
    <w:rsid w:val="008304E2"/>
    <w:rsid w:val="008306C5"/>
    <w:rsid w:val="00830C2B"/>
    <w:rsid w:val="00831275"/>
    <w:rsid w:val="008316BE"/>
    <w:rsid w:val="00831D1B"/>
    <w:rsid w:val="00831F79"/>
    <w:rsid w:val="00832951"/>
    <w:rsid w:val="008358E9"/>
    <w:rsid w:val="00835FE9"/>
    <w:rsid w:val="00836B6D"/>
    <w:rsid w:val="00836B90"/>
    <w:rsid w:val="00836EFC"/>
    <w:rsid w:val="00837971"/>
    <w:rsid w:val="00837F1E"/>
    <w:rsid w:val="00843A00"/>
    <w:rsid w:val="008447E5"/>
    <w:rsid w:val="00845A92"/>
    <w:rsid w:val="00846347"/>
    <w:rsid w:val="00846457"/>
    <w:rsid w:val="0085126B"/>
    <w:rsid w:val="0085552F"/>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4B4C"/>
    <w:rsid w:val="008A6BD6"/>
    <w:rsid w:val="008A7651"/>
    <w:rsid w:val="008A77E1"/>
    <w:rsid w:val="008A7A58"/>
    <w:rsid w:val="008B1B82"/>
    <w:rsid w:val="008B5609"/>
    <w:rsid w:val="008B5D79"/>
    <w:rsid w:val="008B6231"/>
    <w:rsid w:val="008B7DDA"/>
    <w:rsid w:val="008B7DF8"/>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6408"/>
    <w:rsid w:val="008E769F"/>
    <w:rsid w:val="008F07E5"/>
    <w:rsid w:val="008F1E96"/>
    <w:rsid w:val="008F31B9"/>
    <w:rsid w:val="008F32A4"/>
    <w:rsid w:val="008F3BB5"/>
    <w:rsid w:val="008F3BFA"/>
    <w:rsid w:val="008F416F"/>
    <w:rsid w:val="008F49FD"/>
    <w:rsid w:val="008F6686"/>
    <w:rsid w:val="0090035B"/>
    <w:rsid w:val="009005E6"/>
    <w:rsid w:val="00901488"/>
    <w:rsid w:val="00902657"/>
    <w:rsid w:val="00903C87"/>
    <w:rsid w:val="00903F46"/>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37FA"/>
    <w:rsid w:val="00943B59"/>
    <w:rsid w:val="009445BB"/>
    <w:rsid w:val="00946643"/>
    <w:rsid w:val="00946C29"/>
    <w:rsid w:val="009501C0"/>
    <w:rsid w:val="00951609"/>
    <w:rsid w:val="009560C4"/>
    <w:rsid w:val="00957E9E"/>
    <w:rsid w:val="0096404B"/>
    <w:rsid w:val="00964269"/>
    <w:rsid w:val="00965580"/>
    <w:rsid w:val="00965F8D"/>
    <w:rsid w:val="00967011"/>
    <w:rsid w:val="00967521"/>
    <w:rsid w:val="00970BFA"/>
    <w:rsid w:val="009712BF"/>
    <w:rsid w:val="00973771"/>
    <w:rsid w:val="00977437"/>
    <w:rsid w:val="00981B93"/>
    <w:rsid w:val="00982E16"/>
    <w:rsid w:val="00985C3F"/>
    <w:rsid w:val="00986CC7"/>
    <w:rsid w:val="0098704A"/>
    <w:rsid w:val="009874C4"/>
    <w:rsid w:val="00987CD5"/>
    <w:rsid w:val="00991E75"/>
    <w:rsid w:val="00993428"/>
    <w:rsid w:val="00993B9B"/>
    <w:rsid w:val="00994BD3"/>
    <w:rsid w:val="00995E44"/>
    <w:rsid w:val="00996417"/>
    <w:rsid w:val="00997BAD"/>
    <w:rsid w:val="00997C7D"/>
    <w:rsid w:val="009A078E"/>
    <w:rsid w:val="009A1692"/>
    <w:rsid w:val="009A192A"/>
    <w:rsid w:val="009A24DD"/>
    <w:rsid w:val="009A689D"/>
    <w:rsid w:val="009A7559"/>
    <w:rsid w:val="009B0CBC"/>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5B09"/>
    <w:rsid w:val="009F62EB"/>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57CB"/>
    <w:rsid w:val="00A47739"/>
    <w:rsid w:val="00A51107"/>
    <w:rsid w:val="00A5234C"/>
    <w:rsid w:val="00A5757B"/>
    <w:rsid w:val="00A6076E"/>
    <w:rsid w:val="00A62B13"/>
    <w:rsid w:val="00A62DA8"/>
    <w:rsid w:val="00A62F60"/>
    <w:rsid w:val="00A66376"/>
    <w:rsid w:val="00A721CA"/>
    <w:rsid w:val="00A72D90"/>
    <w:rsid w:val="00A73589"/>
    <w:rsid w:val="00A76F12"/>
    <w:rsid w:val="00A80B6B"/>
    <w:rsid w:val="00A8137C"/>
    <w:rsid w:val="00A815E1"/>
    <w:rsid w:val="00A816F7"/>
    <w:rsid w:val="00A82A87"/>
    <w:rsid w:val="00A84888"/>
    <w:rsid w:val="00A8528F"/>
    <w:rsid w:val="00A85A2F"/>
    <w:rsid w:val="00A86CCF"/>
    <w:rsid w:val="00A873E4"/>
    <w:rsid w:val="00A87D08"/>
    <w:rsid w:val="00A9065E"/>
    <w:rsid w:val="00A9079C"/>
    <w:rsid w:val="00A91684"/>
    <w:rsid w:val="00A9176D"/>
    <w:rsid w:val="00A92631"/>
    <w:rsid w:val="00A931DF"/>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7B9D"/>
    <w:rsid w:val="00AC11AA"/>
    <w:rsid w:val="00AC156B"/>
    <w:rsid w:val="00AC1DC0"/>
    <w:rsid w:val="00AC1E4B"/>
    <w:rsid w:val="00AC3522"/>
    <w:rsid w:val="00AC6217"/>
    <w:rsid w:val="00AD1509"/>
    <w:rsid w:val="00AD30C3"/>
    <w:rsid w:val="00AD52B3"/>
    <w:rsid w:val="00AD56C0"/>
    <w:rsid w:val="00AD602A"/>
    <w:rsid w:val="00AD6ED8"/>
    <w:rsid w:val="00AD7256"/>
    <w:rsid w:val="00AD7295"/>
    <w:rsid w:val="00AE166A"/>
    <w:rsid w:val="00AE170F"/>
    <w:rsid w:val="00AE201C"/>
    <w:rsid w:val="00AE239C"/>
    <w:rsid w:val="00AE2932"/>
    <w:rsid w:val="00AE594E"/>
    <w:rsid w:val="00AE603F"/>
    <w:rsid w:val="00AE7E12"/>
    <w:rsid w:val="00AF01A3"/>
    <w:rsid w:val="00AF0779"/>
    <w:rsid w:val="00AF13F2"/>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6BDB"/>
    <w:rsid w:val="00B1746B"/>
    <w:rsid w:val="00B17653"/>
    <w:rsid w:val="00B176DE"/>
    <w:rsid w:val="00B1791C"/>
    <w:rsid w:val="00B21ADD"/>
    <w:rsid w:val="00B22CC3"/>
    <w:rsid w:val="00B22CF9"/>
    <w:rsid w:val="00B23002"/>
    <w:rsid w:val="00B24BF0"/>
    <w:rsid w:val="00B26291"/>
    <w:rsid w:val="00B2743E"/>
    <w:rsid w:val="00B27594"/>
    <w:rsid w:val="00B302BC"/>
    <w:rsid w:val="00B33873"/>
    <w:rsid w:val="00B360DD"/>
    <w:rsid w:val="00B373BA"/>
    <w:rsid w:val="00B37718"/>
    <w:rsid w:val="00B37821"/>
    <w:rsid w:val="00B3784D"/>
    <w:rsid w:val="00B404AA"/>
    <w:rsid w:val="00B40CBA"/>
    <w:rsid w:val="00B42084"/>
    <w:rsid w:val="00B42905"/>
    <w:rsid w:val="00B4348C"/>
    <w:rsid w:val="00B4383A"/>
    <w:rsid w:val="00B4451B"/>
    <w:rsid w:val="00B4474E"/>
    <w:rsid w:val="00B44A7A"/>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151"/>
    <w:rsid w:val="00B91707"/>
    <w:rsid w:val="00B91CED"/>
    <w:rsid w:val="00B92597"/>
    <w:rsid w:val="00B92637"/>
    <w:rsid w:val="00B926F4"/>
    <w:rsid w:val="00B93CE9"/>
    <w:rsid w:val="00B93F54"/>
    <w:rsid w:val="00B96575"/>
    <w:rsid w:val="00B968B4"/>
    <w:rsid w:val="00B97052"/>
    <w:rsid w:val="00BA03FA"/>
    <w:rsid w:val="00BA05E9"/>
    <w:rsid w:val="00BA14CB"/>
    <w:rsid w:val="00BA4603"/>
    <w:rsid w:val="00BA53F5"/>
    <w:rsid w:val="00BA5766"/>
    <w:rsid w:val="00BA598B"/>
    <w:rsid w:val="00BA678A"/>
    <w:rsid w:val="00BA78AC"/>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3100C"/>
    <w:rsid w:val="00C315D0"/>
    <w:rsid w:val="00C317FA"/>
    <w:rsid w:val="00C32977"/>
    <w:rsid w:val="00C338DA"/>
    <w:rsid w:val="00C33F4A"/>
    <w:rsid w:val="00C3427B"/>
    <w:rsid w:val="00C343A1"/>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4C05"/>
    <w:rsid w:val="00D95DE5"/>
    <w:rsid w:val="00D967F4"/>
    <w:rsid w:val="00D96ACA"/>
    <w:rsid w:val="00D97431"/>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C2C12"/>
    <w:rsid w:val="00DC3630"/>
    <w:rsid w:val="00DC5CE8"/>
    <w:rsid w:val="00DC7B77"/>
    <w:rsid w:val="00DD2126"/>
    <w:rsid w:val="00DD49C4"/>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4E78"/>
    <w:rsid w:val="00E17738"/>
    <w:rsid w:val="00E178C3"/>
    <w:rsid w:val="00E2003A"/>
    <w:rsid w:val="00E20395"/>
    <w:rsid w:val="00E20BA0"/>
    <w:rsid w:val="00E22A55"/>
    <w:rsid w:val="00E23AB6"/>
    <w:rsid w:val="00E23CE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5E8B"/>
    <w:rsid w:val="00E56D64"/>
    <w:rsid w:val="00E600ED"/>
    <w:rsid w:val="00E65E08"/>
    <w:rsid w:val="00E65E0A"/>
    <w:rsid w:val="00E65FEE"/>
    <w:rsid w:val="00E70515"/>
    <w:rsid w:val="00E70563"/>
    <w:rsid w:val="00E70EB0"/>
    <w:rsid w:val="00E70FD7"/>
    <w:rsid w:val="00E71DDB"/>
    <w:rsid w:val="00E72064"/>
    <w:rsid w:val="00E72580"/>
    <w:rsid w:val="00E74B78"/>
    <w:rsid w:val="00E74DF7"/>
    <w:rsid w:val="00E75585"/>
    <w:rsid w:val="00E769D7"/>
    <w:rsid w:val="00E772FD"/>
    <w:rsid w:val="00E778D1"/>
    <w:rsid w:val="00E80F50"/>
    <w:rsid w:val="00E815A7"/>
    <w:rsid w:val="00E82A96"/>
    <w:rsid w:val="00E83140"/>
    <w:rsid w:val="00E83341"/>
    <w:rsid w:val="00E83C7C"/>
    <w:rsid w:val="00E83E3B"/>
    <w:rsid w:val="00E879E8"/>
    <w:rsid w:val="00E91BAB"/>
    <w:rsid w:val="00E91D00"/>
    <w:rsid w:val="00E91E94"/>
    <w:rsid w:val="00E925D7"/>
    <w:rsid w:val="00E9421B"/>
    <w:rsid w:val="00E959F4"/>
    <w:rsid w:val="00E97BB7"/>
    <w:rsid w:val="00EA117B"/>
    <w:rsid w:val="00EA1AEA"/>
    <w:rsid w:val="00EA3AB6"/>
    <w:rsid w:val="00EA402B"/>
    <w:rsid w:val="00EA4428"/>
    <w:rsid w:val="00EA461B"/>
    <w:rsid w:val="00EA5CAD"/>
    <w:rsid w:val="00EA6495"/>
    <w:rsid w:val="00EA685B"/>
    <w:rsid w:val="00EA77BD"/>
    <w:rsid w:val="00EB0516"/>
    <w:rsid w:val="00EB2343"/>
    <w:rsid w:val="00EB2B60"/>
    <w:rsid w:val="00EB45C5"/>
    <w:rsid w:val="00EB53ED"/>
    <w:rsid w:val="00EB60FF"/>
    <w:rsid w:val="00EB6568"/>
    <w:rsid w:val="00EB6666"/>
    <w:rsid w:val="00EB783D"/>
    <w:rsid w:val="00EC4224"/>
    <w:rsid w:val="00EC48C3"/>
    <w:rsid w:val="00EC49B5"/>
    <w:rsid w:val="00EC557C"/>
    <w:rsid w:val="00EC5923"/>
    <w:rsid w:val="00EC6866"/>
    <w:rsid w:val="00EC7BD8"/>
    <w:rsid w:val="00EC7CFC"/>
    <w:rsid w:val="00ED120D"/>
    <w:rsid w:val="00ED1406"/>
    <w:rsid w:val="00ED1A2C"/>
    <w:rsid w:val="00ED2090"/>
    <w:rsid w:val="00ED3E65"/>
    <w:rsid w:val="00ED45A7"/>
    <w:rsid w:val="00ED523D"/>
    <w:rsid w:val="00ED611A"/>
    <w:rsid w:val="00ED789B"/>
    <w:rsid w:val="00EE140C"/>
    <w:rsid w:val="00EE3EF8"/>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1F8E"/>
    <w:rsid w:val="00F02022"/>
    <w:rsid w:val="00F02CDB"/>
    <w:rsid w:val="00F02D57"/>
    <w:rsid w:val="00F048AA"/>
    <w:rsid w:val="00F05562"/>
    <w:rsid w:val="00F05BBD"/>
    <w:rsid w:val="00F062C1"/>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37C"/>
    <w:rsid w:val="00F62F35"/>
    <w:rsid w:val="00F63FEB"/>
    <w:rsid w:val="00F644ED"/>
    <w:rsid w:val="00F6502B"/>
    <w:rsid w:val="00F65196"/>
    <w:rsid w:val="00F652D6"/>
    <w:rsid w:val="00F71FDB"/>
    <w:rsid w:val="00F72B35"/>
    <w:rsid w:val="00F767E8"/>
    <w:rsid w:val="00F77871"/>
    <w:rsid w:val="00F81825"/>
    <w:rsid w:val="00F83218"/>
    <w:rsid w:val="00F84724"/>
    <w:rsid w:val="00F84DFA"/>
    <w:rsid w:val="00F86426"/>
    <w:rsid w:val="00F8716C"/>
    <w:rsid w:val="00F87A88"/>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DF2596"/>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117" Type="http://schemas.openxmlformats.org/officeDocument/2006/relationships/hyperlink" Target="https://github.com/ppazos/cabolabs-ehrserver/issues/360" TargetMode="External"/><Relationship Id="rId21" Type="http://schemas.openxmlformats.org/officeDocument/2006/relationships/hyperlink" Target="file:///C:\Users\joo_c\Desktop\Indexacao-de-Documentos-Clinicos\Indexacao-de-Documentos-Clinicos\Dissertacao\Disserta&#231;&#227;o_final.docx" TargetMode="Externa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image" Target="media/image19.jpeg"/><Relationship Id="rId68" Type="http://schemas.openxmlformats.org/officeDocument/2006/relationships/header" Target="header14.xml"/><Relationship Id="rId84" Type="http://schemas.openxmlformats.org/officeDocument/2006/relationships/image" Target="media/image35.png"/><Relationship Id="rId89" Type="http://schemas.openxmlformats.org/officeDocument/2006/relationships/header" Target="header17.xml"/><Relationship Id="rId112" Type="http://schemas.openxmlformats.org/officeDocument/2006/relationships/hyperlink" Target="http://lucene.apache.org/solr/" TargetMode="External"/><Relationship Id="rId16" Type="http://schemas.openxmlformats.org/officeDocument/2006/relationships/hyperlink" Target="file:///C:\Users\joo_c\Desktop\Indexacao-de-Documentos-Clinicos\Indexacao-de-Documentos-Clinicos\Dissertacao\Disserta&#231;&#227;o_final.docx" TargetMode="External"/><Relationship Id="rId107" Type="http://schemas.openxmlformats.org/officeDocument/2006/relationships/header" Target="header27.xml"/><Relationship Id="rId11"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yperlink" Target="file:///C:\Users\joo_c\Desktop\Indexacao-de-Documentos-Clinicos\Indexacao-de-Documentos-Clinicos\Dissertacao\Disserta&#231;&#227;o_final.docx" TargetMode="External"/><Relationship Id="rId32" Type="http://schemas.openxmlformats.org/officeDocument/2006/relationships/header" Target="header5.xml"/><Relationship Id="rId37" Type="http://schemas.openxmlformats.org/officeDocument/2006/relationships/header" Target="header8.xml"/><Relationship Id="rId40" Type="http://schemas.openxmlformats.org/officeDocument/2006/relationships/header" Target="header9.xml"/><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footer" Target="footer8.xml"/><Relationship Id="rId66" Type="http://schemas.openxmlformats.org/officeDocument/2006/relationships/image" Target="media/image22.jpeg"/><Relationship Id="rId74" Type="http://schemas.openxmlformats.org/officeDocument/2006/relationships/image" Target="media/image25.png"/><Relationship Id="rId79" Type="http://schemas.openxmlformats.org/officeDocument/2006/relationships/image" Target="media/image30.png"/><Relationship Id="rId87" Type="http://schemas.openxmlformats.org/officeDocument/2006/relationships/image" Target="media/image38.png"/><Relationship Id="rId102" Type="http://schemas.openxmlformats.org/officeDocument/2006/relationships/header" Target="header24.xml"/><Relationship Id="rId110" Type="http://schemas.openxmlformats.org/officeDocument/2006/relationships/hyperlink" Target="http://db-engines.com/en/ranking/search+engine" TargetMode="External"/><Relationship Id="rId115" Type="http://schemas.openxmlformats.org/officeDocument/2006/relationships/hyperlink" Target="https://cwiki.apache.org/confluence/display/solr/Tokenizers" TargetMode="External"/><Relationship Id="rId5" Type="http://schemas.openxmlformats.org/officeDocument/2006/relationships/webSettings" Target="webSettings.xml"/><Relationship Id="rId61" Type="http://schemas.openxmlformats.org/officeDocument/2006/relationships/image" Target="media/image17.jpeg"/><Relationship Id="rId82" Type="http://schemas.openxmlformats.org/officeDocument/2006/relationships/image" Target="media/image33.png"/><Relationship Id="rId90" Type="http://schemas.openxmlformats.org/officeDocument/2006/relationships/footer" Target="footer12.xml"/><Relationship Id="rId95" Type="http://schemas.openxmlformats.org/officeDocument/2006/relationships/footer" Target="footer14.xml"/><Relationship Id="rId19" Type="http://schemas.openxmlformats.org/officeDocument/2006/relationships/hyperlink" Target="file:///C:\Users\joo_c\Desktop\Indexacao-de-Documentos-Clinicos\Indexacao-de-Documentos-Clinicos\Dissertacao\Disserta&#231;&#227;o_final.docx" TargetMode="External"/><Relationship Id="rId14" Type="http://schemas.openxmlformats.org/officeDocument/2006/relationships/hyperlink" Target="file:///C:\Users\joo_c\Desktop\Indexacao-de-Documentos-Clinicos\Indexacao-de-Documentos-Clinicos\Dissertacao\Disserta&#231;&#227;o_final.docx" TargetMode="External"/><Relationship Id="rId22" Type="http://schemas.openxmlformats.org/officeDocument/2006/relationships/hyperlink" Target="file:///C:\Users\joo_c\Desktop\Indexacao-de-Documentos-Clinicos\Indexacao-de-Documentos-Clinicos\Dissertacao\Disserta&#231;&#227;o_final.docx" TargetMode="External"/><Relationship Id="rId27" Type="http://schemas.openxmlformats.org/officeDocument/2006/relationships/header" Target="header2.xml"/><Relationship Id="rId30" Type="http://schemas.openxmlformats.org/officeDocument/2006/relationships/header" Target="header3.xml"/><Relationship Id="rId35" Type="http://schemas.openxmlformats.org/officeDocument/2006/relationships/header" Target="header6.xm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header" Target="header10.xml"/><Relationship Id="rId64" Type="http://schemas.openxmlformats.org/officeDocument/2006/relationships/image" Target="media/image20.jpeg"/><Relationship Id="rId69" Type="http://schemas.openxmlformats.org/officeDocument/2006/relationships/footer" Target="footer10.xml"/><Relationship Id="rId77" Type="http://schemas.openxmlformats.org/officeDocument/2006/relationships/image" Target="media/image28.png"/><Relationship Id="rId100" Type="http://schemas.openxmlformats.org/officeDocument/2006/relationships/footer" Target="footer16.xml"/><Relationship Id="rId105" Type="http://schemas.openxmlformats.org/officeDocument/2006/relationships/footer" Target="footer18.xml"/><Relationship Id="rId113" Type="http://schemas.openxmlformats.org/officeDocument/2006/relationships/hyperlink" Target="http://www.cdc.gov/nchs/icd/icd9cm.htm" TargetMode="External"/><Relationship Id="rId11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image" Target="media/image23.png"/><Relationship Id="rId80" Type="http://schemas.openxmlformats.org/officeDocument/2006/relationships/image" Target="media/image31.png"/><Relationship Id="rId85" Type="http://schemas.openxmlformats.org/officeDocument/2006/relationships/image" Target="media/image36.png"/><Relationship Id="rId93" Type="http://schemas.openxmlformats.org/officeDocument/2006/relationships/header" Target="header19.xml"/><Relationship Id="rId98" Type="http://schemas.openxmlformats.org/officeDocument/2006/relationships/header" Target="header22.xml"/><Relationship Id="rId3" Type="http://schemas.openxmlformats.org/officeDocument/2006/relationships/styles" Target="styles.xml"/><Relationship Id="rId12" Type="http://schemas.openxmlformats.org/officeDocument/2006/relationships/hyperlink" Target="file:///C:\Users\joo_c\Desktop\Indexacao-de-Documentos-Clinicos\Indexacao-de-Documentos-Clinicos\Dissertacao\Disserta&#231;&#227;o_final.docx" TargetMode="External"/><Relationship Id="rId17" Type="http://schemas.openxmlformats.org/officeDocument/2006/relationships/hyperlink" Target="file:///C:\Users\joo_c\Desktop\Indexacao-de-Documentos-Clinicos\Indexacao-de-Documentos-Clinicos\Dissertacao\Disserta&#231;&#227;o_final.docx" TargetMode="Externa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footer" Target="footer4.xml"/><Relationship Id="rId38" Type="http://schemas.openxmlformats.org/officeDocument/2006/relationships/footer" Target="footer6.xml"/><Relationship Id="rId46" Type="http://schemas.openxmlformats.org/officeDocument/2006/relationships/image" Target="media/image7.png"/><Relationship Id="rId59" Type="http://schemas.openxmlformats.org/officeDocument/2006/relationships/footer" Target="footer9.xml"/><Relationship Id="rId67" Type="http://schemas.openxmlformats.org/officeDocument/2006/relationships/header" Target="header13.xml"/><Relationship Id="rId103" Type="http://schemas.openxmlformats.org/officeDocument/2006/relationships/header" Target="header25.xml"/><Relationship Id="rId108" Type="http://schemas.openxmlformats.org/officeDocument/2006/relationships/hyperlink" Target="http://www.ncbi.nlm.nih.gov/pubmed/" TargetMode="External"/><Relationship Id="rId116" Type="http://schemas.openxmlformats.org/officeDocument/2006/relationships/hyperlink" Target="https://lucene.apache.org/core/2_9_4/scoring.html" TargetMode="External"/><Relationship Id="rId20" Type="http://schemas.openxmlformats.org/officeDocument/2006/relationships/hyperlink" Target="file:///C:\Users\joo_c\Desktop\Indexacao-de-Documentos-Clinicos\Indexacao-de-Documentos-Clinicos\Dissertacao\Disserta&#231;&#227;o_final.docx" TargetMode="External"/><Relationship Id="rId41" Type="http://schemas.openxmlformats.org/officeDocument/2006/relationships/image" Target="media/image2.png"/><Relationship Id="rId54" Type="http://schemas.openxmlformats.org/officeDocument/2006/relationships/image" Target="media/image15.png"/><Relationship Id="rId62" Type="http://schemas.openxmlformats.org/officeDocument/2006/relationships/image" Target="media/image18.jpeg"/><Relationship Id="rId70" Type="http://schemas.openxmlformats.org/officeDocument/2006/relationships/footer" Target="footer11.xml"/><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header" Target="header16.xml"/><Relationship Id="rId91" Type="http://schemas.openxmlformats.org/officeDocument/2006/relationships/footer" Target="footer13.xml"/><Relationship Id="rId96" Type="http://schemas.openxmlformats.org/officeDocument/2006/relationships/footer" Target="footer15.xml"/><Relationship Id="rId111" Type="http://schemas.openxmlformats.org/officeDocument/2006/relationships/hyperlink" Target="http://ihtsdo.org/fileadmin/user_upload/do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o_c\Desktop\Indexacao-de-Documentos-Clinicos\Indexacao-de-Documentos-Clinicos\Dissertacao\Disserta&#231;&#227;o_final.docx" TargetMode="External"/><Relationship Id="rId23" Type="http://schemas.openxmlformats.org/officeDocument/2006/relationships/hyperlink" Target="file:///C:\Users\joo_c\Desktop\Indexacao-de-Documentos-Clinicos\Indexacao-de-Documentos-Clinicos\Dissertacao\Disserta&#231;&#227;o_final.docx" TargetMode="External"/><Relationship Id="rId28" Type="http://schemas.openxmlformats.org/officeDocument/2006/relationships/footer" Target="footer2.xml"/><Relationship Id="rId36" Type="http://schemas.openxmlformats.org/officeDocument/2006/relationships/header" Target="header7.xml"/><Relationship Id="rId49" Type="http://schemas.openxmlformats.org/officeDocument/2006/relationships/image" Target="media/image10.png"/><Relationship Id="rId57" Type="http://schemas.openxmlformats.org/officeDocument/2006/relationships/header" Target="header11.xml"/><Relationship Id="rId106" Type="http://schemas.openxmlformats.org/officeDocument/2006/relationships/footer" Target="footer19.xml"/><Relationship Id="rId114" Type="http://schemas.openxmlformats.org/officeDocument/2006/relationships/hyperlink" Target="http://portalcodgdh.min-saude.pt/index.php/Classifica%C3%A7%C3%A3o_Internacional_de_Doen%C3%A7as_(CID" TargetMode="External"/><Relationship Id="rId119" Type="http://schemas.openxmlformats.org/officeDocument/2006/relationships/fontTable" Target="fontTable.xml"/><Relationship Id="rId10" Type="http://schemas.openxmlformats.org/officeDocument/2006/relationships/hyperlink" Target="file:///C:\Users\joo_c\Desktop\Indexacao-de-Documentos-Clinicos\Indexacao-de-Documentos-Clinicos\Dissertacao\Disserta&#231;&#227;o_final.docx" TargetMode="External"/><Relationship Id="rId31" Type="http://schemas.openxmlformats.org/officeDocument/2006/relationships/header" Target="header4.xm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header" Target="header12.xml"/><Relationship Id="rId65" Type="http://schemas.openxmlformats.org/officeDocument/2006/relationships/image" Target="media/image21.jpe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header" Target="header20.xml"/><Relationship Id="rId99" Type="http://schemas.openxmlformats.org/officeDocument/2006/relationships/header" Target="header23.xml"/><Relationship Id="rId101" Type="http://schemas.openxmlformats.org/officeDocument/2006/relationships/footer" Target="footer17.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o_c\Desktop\Indexacao-de-Documentos-Clinicos\Indexacao-de-Documentos-Clinicos\Dissertacao\Disserta&#231;&#227;o_final.docx" TargetMode="External"/><Relationship Id="rId18" Type="http://schemas.openxmlformats.org/officeDocument/2006/relationships/hyperlink" Target="file:///C:\Users\joo_c\Desktop\Indexacao-de-Documentos-Clinicos\Indexacao-de-Documentos-Clinicos\Dissertacao\Disserta&#231;&#227;o_final.docx" TargetMode="External"/><Relationship Id="rId39" Type="http://schemas.openxmlformats.org/officeDocument/2006/relationships/footer" Target="footer7.xml"/><Relationship Id="rId109" Type="http://schemas.openxmlformats.org/officeDocument/2006/relationships/hyperlink" Target="http://sphinxsearch.com/" TargetMode="External"/><Relationship Id="rId34" Type="http://schemas.openxmlformats.org/officeDocument/2006/relationships/footer" Target="footer5.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27.png"/><Relationship Id="rId97" Type="http://schemas.openxmlformats.org/officeDocument/2006/relationships/header" Target="header21.xml"/><Relationship Id="rId104" Type="http://schemas.openxmlformats.org/officeDocument/2006/relationships/header" Target="header26.xm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15.xml"/><Relationship Id="rId92" Type="http://schemas.openxmlformats.org/officeDocument/2006/relationships/header" Target="header18.xml"/><Relationship Id="rId2" Type="http://schemas.openxmlformats.org/officeDocument/2006/relationships/numbering" Target="numbering.xml"/><Relationship Id="rId2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812ECE-E326-437E-9DDF-0FE9892C8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0332</Words>
  <Characters>109793</Characters>
  <Application>Microsoft Office Word</Application>
  <DocSecurity>0</DocSecurity>
  <Lines>914</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2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10</cp:revision>
  <cp:lastPrinted>2016-06-23T17:27:00Z</cp:lastPrinted>
  <dcterms:created xsi:type="dcterms:W3CDTF">2016-06-23T17:21:00Z</dcterms:created>
  <dcterms:modified xsi:type="dcterms:W3CDTF">2016-06-23T17:27:00Z</dcterms:modified>
</cp:coreProperties>
</file>